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52ECE0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703068"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r w:rsidR="00887567">
        <w:rPr>
          <w:rFonts w:ascii="Times New Roman" w:hAnsi="Times New Roman" w:cs="Times New Roman"/>
          <w:sz w:val="24"/>
          <w:szCs w:val="24"/>
        </w:rPr>
        <w:t xml:space="preserve">resazurin-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with Etest</w:t>
      </w:r>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3"/>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3"/>
      <w:r w:rsidR="00E127F4">
        <w:rPr>
          <w:rStyle w:val="CommentReference"/>
        </w:rPr>
        <w:commentReference w:id="3"/>
      </w:r>
      <w:commentRangeStart w:id="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4"/>
      <w:r w:rsidR="00F41834">
        <w:rPr>
          <w:rStyle w:val="CommentReference"/>
        </w:rPr>
        <w:commentReference w:id="4"/>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5"/>
      <w:r w:rsidR="0086685F">
        <w:t xml:space="preserve"> </w:t>
      </w:r>
      <w:commentRangeEnd w:id="5"/>
      <w:r w:rsidR="0086685F">
        <w:rPr>
          <w:rStyle w:val="CommentReference"/>
        </w:rPr>
        <w:commentReference w:id="5"/>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C3818F8"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
      <w:r w:rsidR="00040E63">
        <w:rPr>
          <w:rStyle w:val="CommentReference"/>
        </w:rPr>
        <w:commentReference w:id="8"/>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647EC5E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6BA7C49F"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of the pharmacodynamic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5D1AEA8A"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high throughput applications</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9"/>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03645259"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4 gonococcal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The assay was finally validated with 40 blinded gonococcal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0"/>
      <w:commentRangeStart w:id="1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0"/>
      <w:r w:rsidR="001B1D98">
        <w:rPr>
          <w:rStyle w:val="CommentReference"/>
        </w:rPr>
        <w:commentReference w:id="10"/>
      </w:r>
      <w:commentRangeEnd w:id="11"/>
      <w:r w:rsidR="00AE50F0">
        <w:rPr>
          <w:rStyle w:val="CommentReference"/>
        </w:rPr>
        <w:commentReference w:id="1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2"/>
      <w:r w:rsidR="002611E7">
        <w:rPr>
          <w:rStyle w:val="CommentReference"/>
        </w:rPr>
        <w:commentReference w:id="12"/>
      </w:r>
    </w:p>
    <w:p w14:paraId="6501E510" w14:textId="45776700"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D2yfgwi","properties":{"formattedCitation":"{\\rtf \\super 41,42\\nosupersub{}}","plainCitation":"41,42"},"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1,42</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BAA243B"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wIvFvGfk","properties":{"formattedCitation":"{\\rtf \\super 43\\nosupersub{}}","plainCitation":"43"},"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3</w:t>
      </w:r>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Etest</w:t>
      </w:r>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github </w:t>
      </w:r>
      <w:commentRangeStart w:id="13"/>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13"/>
      <w:r w:rsidR="00E2077F">
        <w:rPr>
          <w:rStyle w:val="CommentReference"/>
        </w:rPr>
        <w:commentReference w:id="13"/>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758CA283"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9ltjfa1rd","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4</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tdIwvG2m","properties":{"formattedCitation":"{\\rtf \\super 45\\nosupersub{}}","plainCitation":"45"},"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5</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4"/>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4"/>
      <w:r w:rsidR="007B5733">
        <w:rPr>
          <w:rStyle w:val="CommentReference"/>
        </w:rPr>
        <w:commentReference w:id="14"/>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hJcoJUPM","properties":{"formattedCitation":"{\\rtf \\super 46\\nosupersub{}}","plainCitation":"46"},"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6</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73ACC7B8"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5"/>
      <w:r w:rsidRPr="006F644E">
        <w:rPr>
          <w:rFonts w:ascii="Times New Roman" w:hAnsi="Times New Roman" w:cs="Times New Roman"/>
          <w:sz w:val="24"/>
          <w:szCs w:val="24"/>
        </w:rPr>
        <w:t>Figure S1</w:t>
      </w:r>
      <w:commentRangeEnd w:id="15"/>
      <w:r w:rsidR="00B91DFF">
        <w:rPr>
          <w:rStyle w:val="CommentReference"/>
        </w:rPr>
        <w:commentReference w:id="15"/>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16"/>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17"/>
      <w:r w:rsidR="00546FA9" w:rsidRPr="006F644E">
        <w:rPr>
          <w:rFonts w:ascii="Times New Roman" w:hAnsi="Times New Roman" w:cs="Times New Roman"/>
          <w:sz w:val="24"/>
          <w:szCs w:val="24"/>
        </w:rPr>
        <w:t>Figure S2</w:t>
      </w:r>
      <w:commentRangeEnd w:id="17"/>
      <w:r w:rsidR="00546FA9">
        <w:rPr>
          <w:rStyle w:val="CommentReference"/>
        </w:rPr>
        <w:commentReference w:id="17"/>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16"/>
      <w:r w:rsidR="003966B9">
        <w:rPr>
          <w:rStyle w:val="CommentReference"/>
        </w:rPr>
        <w:commentReference w:id="16"/>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spectinomycin. For the β-lactam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of this parameter gradually increased from </w:t>
      </w:r>
      <w:commentRangeStart w:id="18"/>
      <w:r w:rsidR="000F4105" w:rsidRPr="006F644E">
        <w:rPr>
          <w:rFonts w:ascii="Times New Roman" w:hAnsi="Times New Roman" w:cs="Times New Roman"/>
          <w:sz w:val="24"/>
          <w:szCs w:val="24"/>
        </w:rPr>
        <w:t>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w:t>
      </w:r>
      <w:r w:rsidR="00D9087A">
        <w:rPr>
          <w:rStyle w:val="CommentReference"/>
        </w:rPr>
        <w:commentReference w:id="19"/>
      </w:r>
      <w:r w:rsidR="00D9087A" w:rsidRPr="006F644E">
        <w:rPr>
          <w:rFonts w:ascii="Times New Roman" w:hAnsi="Times New Roman" w:cs="Times New Roman"/>
          <w:sz w:val="24"/>
          <w:szCs w:val="24"/>
        </w:rPr>
        <w:t>(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spectinomycin </w:t>
      </w:r>
      <w:commentRangeEnd w:id="18"/>
      <w:r w:rsidR="000F4105">
        <w:rPr>
          <w:rStyle w:val="CommentReference"/>
        </w:rPr>
        <w:commentReference w:id="18"/>
      </w:r>
      <w:r w:rsidR="000F4105" w:rsidRPr="006F644E">
        <w:rPr>
          <w:rFonts w:ascii="Times New Roman" w:hAnsi="Times New Roman" w:cs="Times New Roman"/>
          <w:sz w:val="24"/>
          <w:szCs w:val="24"/>
        </w:rPr>
        <w:t>(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467E3C0A"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0"/>
      <w:commentRangeStart w:id="21"/>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0"/>
      <w:r w:rsidR="00454FE8">
        <w:rPr>
          <w:rStyle w:val="CommentReference"/>
        </w:rPr>
        <w:commentReference w:id="20"/>
      </w:r>
      <w:commentRangeEnd w:id="21"/>
      <w:r w:rsidR="002611E7">
        <w:rPr>
          <w:rStyle w:val="CommentReference"/>
        </w:rPr>
        <w:commentReference w:id="21"/>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cefixime and ceftriaxone (potentially biphasic or triphasic curves with large confidence intervals). </w:t>
      </w:r>
      <w:r w:rsidR="00BE265A">
        <w:rPr>
          <w:rFonts w:ascii="Times New Roman" w:hAnsi="Times New Roman" w:cs="Times New Roman"/>
          <w:sz w:val="24"/>
          <w:szCs w:val="24"/>
        </w:rPr>
        <w:t>One example for a biphasic curve was studied in detail (Figure S3)</w:t>
      </w:r>
      <w:r w:rsidR="005135D8">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JsYIgkg","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7</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22"/>
      <w:r w:rsidR="000050DC" w:rsidRPr="006F644E">
        <w:rPr>
          <w:rFonts w:ascii="Times New Roman" w:hAnsi="Times New Roman" w:cs="Times New Roman"/>
          <w:sz w:val="24"/>
          <w:szCs w:val="24"/>
        </w:rPr>
        <w:t>azithromycin, cefixime and ceftriaxone compared to ciprofloxacin, penicillin G, spectinomycin and tetracycline</w:t>
      </w:r>
      <w:commentRangeEnd w:id="22"/>
      <w:r w:rsidR="00C232A3">
        <w:rPr>
          <w:rStyle w:val="CommentReference"/>
        </w:rPr>
        <w:commentReference w:id="22"/>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23"/>
      <w:commentRangeStart w:id="24"/>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lastRenderedPageBreak/>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23"/>
      <w:r w:rsidR="00482711">
        <w:rPr>
          <w:rStyle w:val="CommentReference"/>
        </w:rPr>
        <w:commentReference w:id="23"/>
      </w:r>
      <w:commentRangeEnd w:id="24"/>
      <w:r w:rsidR="00482711">
        <w:rPr>
          <w:rStyle w:val="CommentReference"/>
        </w:rPr>
        <w:commentReference w:id="24"/>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BE666F2"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w:t>
      </w:r>
      <w:r w:rsidR="00E66FA3" w:rsidRPr="006F644E">
        <w:rPr>
          <w:rFonts w:ascii="Times New Roman" w:hAnsi="Times New Roman" w:cs="Times New Roman"/>
          <w:sz w:val="24"/>
          <w:szCs w:val="24"/>
        </w:rPr>
        <w:t>penicillin G</w:t>
      </w:r>
      <w:r w:rsidR="00E66FA3">
        <w:rPr>
          <w:rFonts w:ascii="Times New Roman" w:hAnsi="Times New Roman" w:cs="Times New Roman"/>
          <w:sz w:val="24"/>
          <w:szCs w:val="24"/>
        </w:rPr>
        <w:t>, spectinomycin and</w:t>
      </w:r>
      <w:r w:rsidR="00B827F0">
        <w:rPr>
          <w:rFonts w:ascii="Times New Roman" w:hAnsi="Times New Roman" w:cs="Times New Roman"/>
          <w:sz w:val="24"/>
          <w:szCs w:val="24"/>
        </w:rPr>
        <w:t xml:space="preserve"> </w:t>
      </w:r>
      <w:r w:rsidR="00AC636B">
        <w:rPr>
          <w:rFonts w:ascii="Times New Roman" w:hAnsi="Times New Roman" w:cs="Times New Roman"/>
          <w:sz w:val="24"/>
          <w:szCs w:val="24"/>
        </w:rPr>
        <w:t xml:space="preserve">ciprofloxacin </w:t>
      </w:r>
      <w:commentRangeStart w:id="25"/>
      <w:commentRangeStart w:id="26"/>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25"/>
      <w:commentRangeEnd w:id="26"/>
      <w:r w:rsidR="00B827F0">
        <w:rPr>
          <w:rFonts w:ascii="Times New Roman" w:hAnsi="Times New Roman" w:cs="Times New Roman"/>
          <w:sz w:val="24"/>
          <w:szCs w:val="24"/>
        </w:rPr>
        <w:t xml:space="preserve"> were identified</w:t>
      </w:r>
      <w:r w:rsidR="00B827F0">
        <w:rPr>
          <w:rStyle w:val="CommentReference"/>
        </w:rPr>
        <w:commentReference w:id="25"/>
      </w:r>
      <w:r w:rsidR="00B827F0">
        <w:rPr>
          <w:rStyle w:val="CommentReference"/>
        </w:rPr>
        <w:commentReference w:id="26"/>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42C8B">
        <w:rPr>
          <w:rFonts w:ascii="Times New Roman" w:hAnsi="Times New Roman" w:cs="Times New Roman"/>
          <w:sz w:val="24"/>
          <w:szCs w:val="24"/>
        </w:rPr>
        <w:t>0.</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942C8B">
        <w:rPr>
          <w:rFonts w:ascii="Times New Roman" w:hAnsi="Times New Roman" w:cs="Times New Roman"/>
          <w:sz w:val="24"/>
          <w:szCs w:val="24"/>
        </w:rPr>
        <w:t>0.6</w:t>
      </w:r>
      <w:r w:rsidR="00B827F0" w:rsidRPr="006F644E">
        <w:rPr>
          <w:rFonts w:ascii="Times New Roman" w:hAnsi="Times New Roman" w:cs="Times New Roman"/>
          <w:sz w:val="24"/>
          <w:szCs w:val="24"/>
        </w:rPr>
        <w:t>%), cefixime (</w:t>
      </w:r>
      <w:r w:rsidR="00942C8B">
        <w:rPr>
          <w:rFonts w:ascii="Times New Roman" w:hAnsi="Times New Roman" w:cs="Times New Roman"/>
          <w:sz w:val="24"/>
          <w:szCs w:val="24"/>
        </w:rPr>
        <w:t>3.48</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942C8B">
        <w:rPr>
          <w:rFonts w:ascii="Times New Roman" w:hAnsi="Times New Roman" w:cs="Times New Roman"/>
          <w:sz w:val="24"/>
          <w:szCs w:val="24"/>
        </w:rPr>
        <w:t>4.8</w:t>
      </w:r>
      <w:r w:rsidR="00B827F0" w:rsidRPr="006F644E">
        <w:rPr>
          <w:rFonts w:ascii="Times New Roman" w:hAnsi="Times New Roman" w:cs="Times New Roman"/>
          <w:sz w:val="24"/>
          <w:szCs w:val="24"/>
        </w:rPr>
        <w:t>%)</w:t>
      </w:r>
      <w:r w:rsidR="00942C8B">
        <w:rPr>
          <w:rFonts w:ascii="Times New Roman" w:hAnsi="Times New Roman" w:cs="Times New Roman"/>
          <w:sz w:val="24"/>
          <w:szCs w:val="24"/>
        </w:rPr>
        <w:t xml:space="preserve"> for a total of 9% of the data</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 xml:space="preserve">Minor errors resulting from misclassifications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27"/>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28"/>
      <w:r w:rsidRPr="006F644E">
        <w:rPr>
          <w:rFonts w:ascii="Times New Roman" w:hAnsi="Times New Roman" w:cs="Times New Roman"/>
          <w:b/>
          <w:sz w:val="24"/>
          <w:szCs w:val="24"/>
        </w:rPr>
        <w:t>Discussion</w:t>
      </w:r>
      <w:commentRangeEnd w:id="28"/>
      <w:r w:rsidR="008D7C42">
        <w:rPr>
          <w:rStyle w:val="CommentReference"/>
        </w:rPr>
        <w:commentReference w:id="28"/>
      </w:r>
    </w:p>
    <w:p w14:paraId="473475AC" w14:textId="25BD663C"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commentRangeStart w:id="29"/>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w:t>
      </w:r>
      <w:commentRangeEnd w:id="29"/>
      <w:r w:rsidR="00B71F1F">
        <w:rPr>
          <w:rStyle w:val="CommentReference"/>
        </w:rPr>
        <w:commentReference w:id="29"/>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w:t>
      </w:r>
      <w:r w:rsidR="00FE2A24" w:rsidRPr="006F644E">
        <w:rPr>
          <w:rFonts w:ascii="Times New Roman" w:hAnsi="Times New Roman" w:cs="Times New Roman"/>
          <w:sz w:val="24"/>
          <w:szCs w:val="24"/>
        </w:rPr>
        <w:lastRenderedPageBreak/>
        <w:t xml:space="preserve">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cefixim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r w:rsidR="00477341" w:rsidRPr="003F390D">
        <w:rPr>
          <w:rFonts w:ascii="Times New Roman" w:hAnsi="Times New Roman" w:cs="Times New Roman"/>
          <w:i/>
          <w:sz w:val="24"/>
          <w:szCs w:val="24"/>
        </w:rPr>
        <w:t>PenA</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factorX)</w:t>
      </w:r>
      <w:r w:rsidR="00CD5515">
        <w:rPr>
          <w:rFonts w:ascii="Times New Roman" w:hAnsi="Times New Roman" w:cs="Times New Roman"/>
          <w:i/>
          <w:sz w:val="24"/>
          <w:szCs w:val="24"/>
        </w:rPr>
        <w:fldChar w:fldCharType="begin"/>
      </w:r>
      <w:r w:rsidR="00AC636B">
        <w:rPr>
          <w:rFonts w:ascii="Times New Roman" w:hAnsi="Times New Roman" w:cs="Times New Roman"/>
          <w:i/>
          <w:sz w:val="24"/>
          <w:szCs w:val="24"/>
        </w:rPr>
        <w:instrText xml:space="preserve"> ADDIN ZOTERO_ITEM CSL_CITATION {"citationID":"FbzH8ZzQ","properties":{"formattedCitation":"{\\rtf \\super 48\\nosupersub{}}","plainCitation":"48"},"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AC636B" w:rsidRPr="00AC636B">
        <w:rPr>
          <w:rFonts w:ascii="Times New Roman" w:hAnsi="Times New Roman" w:cs="Times New Roman"/>
          <w:sz w:val="24"/>
          <w:szCs w:val="24"/>
          <w:vertAlign w:val="superscript"/>
        </w:rPr>
        <w:t>48</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u2rqb59ug","properties":{"formattedCitation":"{\\rtf \\super 49\\nosupersub{}}","plainCitation":"49"},"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9</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iplc35g25","properties":{"formattedCitation":"{\\rtf \\super 22,47\\nosupersub{}}","plainCitation":"22,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7</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The deviation from Etest follows a normal distribution, outliers can be attributed to the β-lactams penicillin G (large overestimation in beta 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microdilution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6B5444">
        <w:rPr>
          <w:rFonts w:ascii="Times New Roman" w:hAnsi="Times New Roman" w:cs="Times New Roman"/>
          <w:sz w:val="24"/>
          <w:szCs w:val="24"/>
        </w:rPr>
        <w:fldChar w:fldCharType="begin"/>
      </w:r>
      <w:r w:rsidR="006B5444">
        <w:rPr>
          <w:rFonts w:ascii="Times New Roman" w:hAnsi="Times New Roman" w:cs="Times New Roman"/>
          <w:sz w:val="24"/>
          <w:szCs w:val="24"/>
        </w:rPr>
        <w:instrText xml:space="preserve"> ADDIN ZOTERO_ITEM CSL_CITATION {"citationID":"21q6fr8ef4","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7</w:t>
      </w:r>
      <w:r w:rsidR="006B5444">
        <w:rPr>
          <w:rFonts w:ascii="Times New Roman" w:hAnsi="Times New Roman" w:cs="Times New Roman"/>
          <w:sz w:val="24"/>
          <w:szCs w:val="24"/>
        </w:rPr>
        <w:fldChar w:fldCharType="end"/>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7423F905"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7BF572E7" w14:textId="77777777" w:rsidR="00284C7B" w:rsidRPr="00284C7B" w:rsidRDefault="000B46D8" w:rsidP="00284C7B">
      <w:pPr>
        <w:pStyle w:val="Bibliography"/>
        <w:rPr>
          <w:rFonts w:ascii="Times New Roman" w:hAnsi="Times New Roman" w:cs="Times New Roman"/>
          <w:sz w:val="24"/>
          <w:szCs w:val="24"/>
        </w:rPr>
      </w:pPr>
      <w:r w:rsidRPr="00CA7C82">
        <w:fldChar w:fldCharType="begin"/>
      </w:r>
      <w:r w:rsidR="006B5444">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284C7B" w:rsidRPr="00284C7B">
        <w:rPr>
          <w:rFonts w:ascii="Times New Roman" w:hAnsi="Times New Roman" w:cs="Times New Roman"/>
          <w:sz w:val="24"/>
          <w:szCs w:val="24"/>
        </w:rPr>
        <w:t xml:space="preserve">1. WHO. Global action plan to control the spread and impact of antimicrobial resistance in </w:t>
      </w:r>
      <w:r w:rsidR="00284C7B" w:rsidRPr="00D644BC">
        <w:rPr>
          <w:rFonts w:ascii="Times New Roman" w:hAnsi="Times New Roman" w:cs="Times New Roman"/>
          <w:i/>
          <w:sz w:val="24"/>
          <w:szCs w:val="24"/>
        </w:rPr>
        <w:t>Neisseria gonorrhoeae</w:t>
      </w:r>
      <w:r w:rsidR="00284C7B" w:rsidRPr="00284C7B">
        <w:rPr>
          <w:rFonts w:ascii="Times New Roman" w:hAnsi="Times New Roman" w:cs="Times New Roman"/>
          <w:sz w:val="24"/>
          <w:szCs w:val="24"/>
        </w:rPr>
        <w:t>. 2012. Available at: http://apps.who.int/iris/bitstream/10665/44863/1/9789241503501_eng.pdf. Accessed December 6, 2016.</w:t>
      </w:r>
    </w:p>
    <w:p w14:paraId="12460461"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 Newman L, Rowley J, Hoorn SV, </w:t>
      </w:r>
      <w:r w:rsidRPr="007C078D">
        <w:rPr>
          <w:rFonts w:ascii="Times New Roman" w:hAnsi="Times New Roman" w:cs="Times New Roman"/>
          <w:i/>
          <w:sz w:val="24"/>
          <w:szCs w:val="24"/>
        </w:rPr>
        <w:t>et al</w:t>
      </w:r>
      <w:r w:rsidRPr="00284C7B">
        <w:rPr>
          <w:rFonts w:ascii="Times New Roman" w:hAnsi="Times New Roman" w:cs="Times New Roman"/>
          <w:sz w:val="24"/>
          <w:szCs w:val="24"/>
        </w:rPr>
        <w:t>. global estimates of the prevalence and incidence of four curable sexually transmitted infections in 2012 based on systematic review and global reporting. PLOS ONE 2015; 10: e0143304.</w:t>
      </w:r>
    </w:p>
    <w:p w14:paraId="2322A57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 Unemo M, Shafer WM. Antimicrobial resistance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the 21st century: Past, Evolution, and Future. Clin Microbiol Rev 2014; 27: 587–613.</w:t>
      </w:r>
    </w:p>
    <w:p w14:paraId="0333018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 Biedenbach DJ, Jones RN. Comparative assessment of Etest for testing susceptibiliti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to penicillin, tetracycline, ceftriaxone, cefotaxime, and ciprofloxacin: investigation using 510(k) review criteria, recommended by the Food and Drug Administration.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6; </w:t>
      </w:r>
      <w:r w:rsidRPr="00284C7B">
        <w:rPr>
          <w:rFonts w:ascii="Times New Roman" w:hAnsi="Times New Roman" w:cs="Times New Roman"/>
          <w:b/>
          <w:bCs/>
          <w:sz w:val="24"/>
          <w:szCs w:val="24"/>
        </w:rPr>
        <w:t>34</w:t>
      </w:r>
      <w:r w:rsidRPr="00284C7B">
        <w:rPr>
          <w:rFonts w:ascii="Times New Roman" w:hAnsi="Times New Roman" w:cs="Times New Roman"/>
          <w:sz w:val="24"/>
          <w:szCs w:val="24"/>
        </w:rPr>
        <w:t>: 3214–7.</w:t>
      </w:r>
    </w:p>
    <w:p w14:paraId="56CF5BF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5. Liu H, Taylor TH, Pettus K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ssessment of Etest as an alternative to agar dilution for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2014; 52: 1435–40.</w:t>
      </w:r>
    </w:p>
    <w:p w14:paraId="6C07A8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6. Singh V, Bala M, Kakran 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tive assessment of CDS, CLSI disc diffusion and Etest techniques for antimicrobial susceptibility testing of </w:t>
      </w:r>
      <w:r w:rsidRPr="007C078D">
        <w:rPr>
          <w:rFonts w:ascii="Times New Roman" w:hAnsi="Times New Roman" w:cs="Times New Roman"/>
          <w:i/>
          <w:sz w:val="24"/>
          <w:szCs w:val="24"/>
        </w:rPr>
        <w:t>Neisseria gonorrhoeae</w:t>
      </w:r>
      <w:r w:rsidRPr="00284C7B">
        <w:rPr>
          <w:rFonts w:ascii="Times New Roman" w:hAnsi="Times New Roman" w:cs="Times New Roman"/>
          <w:sz w:val="24"/>
          <w:szCs w:val="24"/>
        </w:rPr>
        <w:t>: a 6-year study. BMJ Open 2012; 2: e000969.</w:t>
      </w:r>
    </w:p>
    <w:p w14:paraId="7CE21AC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7. Gose S, Kong CJ, Lee Y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is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MICs obtained by Etest and agar dilution for ceftriaxone, cefpodoxime, cefixime and azithromycin. J Microbiol Methods 2013; 95: 379–80.</w:t>
      </w:r>
    </w:p>
    <w:p w14:paraId="092936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8. Liao C-H, Lai C-C, Hsu M-S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ntimicrobial susceptibility of </w:t>
      </w:r>
      <w:r w:rsidRPr="00D644BC">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solates determined by the agar dilution, disk diffusion and Etest methods: comparison of results using GC agar and chocolate agar. Int J Antimicrob Agents 2010; 35: 457–60.</w:t>
      </w:r>
    </w:p>
    <w:p w14:paraId="0D265F7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9. Ison CA, Martin IMC, Lowndes C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bility of laboratory diagnosis and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reference laboratories in Western Europe. J Antimicrob Chemother 2006; 58: 580–6.</w:t>
      </w:r>
    </w:p>
    <w:p w14:paraId="1428E11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2; </w:t>
      </w:r>
      <w:r w:rsidRPr="00284C7B">
        <w:rPr>
          <w:rFonts w:ascii="Times New Roman" w:hAnsi="Times New Roman" w:cs="Times New Roman"/>
          <w:b/>
          <w:bCs/>
          <w:sz w:val="24"/>
          <w:szCs w:val="24"/>
        </w:rPr>
        <w:t>30</w:t>
      </w:r>
      <w:r w:rsidRPr="00284C7B">
        <w:rPr>
          <w:rFonts w:ascii="Times New Roman" w:hAnsi="Times New Roman" w:cs="Times New Roman"/>
          <w:sz w:val="24"/>
          <w:szCs w:val="24"/>
        </w:rPr>
        <w:t>: 1568–71.</w:t>
      </w:r>
    </w:p>
    <w:p w14:paraId="7F4F5A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1. Godsey JH, Bascomb S, Bonnette T,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Rapid antimicrobial susceptibility testing of gram-negative bacilli using Baxter MicroScan rapid fluorogenic panels and autoSCAN-W/A. </w:t>
      </w:r>
      <w:r w:rsidRPr="00284C7B">
        <w:rPr>
          <w:rFonts w:ascii="Times New Roman" w:hAnsi="Times New Roman" w:cs="Times New Roman"/>
          <w:i/>
          <w:iCs/>
          <w:sz w:val="24"/>
          <w:szCs w:val="24"/>
        </w:rPr>
        <w:t>Pathol Biol (Paris)</w:t>
      </w:r>
      <w:r w:rsidRPr="00284C7B">
        <w:rPr>
          <w:rFonts w:ascii="Times New Roman" w:hAnsi="Times New Roman" w:cs="Times New Roman"/>
          <w:sz w:val="24"/>
          <w:szCs w:val="24"/>
        </w:rPr>
        <w:t xml:space="preserve"> 1991; </w:t>
      </w:r>
      <w:r w:rsidRPr="00284C7B">
        <w:rPr>
          <w:rFonts w:ascii="Times New Roman" w:hAnsi="Times New Roman" w:cs="Times New Roman"/>
          <w:b/>
          <w:bCs/>
          <w:sz w:val="24"/>
          <w:szCs w:val="24"/>
        </w:rPr>
        <w:t>39</w:t>
      </w:r>
      <w:r w:rsidRPr="00284C7B">
        <w:rPr>
          <w:rFonts w:ascii="Times New Roman" w:hAnsi="Times New Roman" w:cs="Times New Roman"/>
          <w:sz w:val="24"/>
          <w:szCs w:val="24"/>
        </w:rPr>
        <w:t>: 461–5.</w:t>
      </w:r>
    </w:p>
    <w:p w14:paraId="223D03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2. Reller LB, Weinstein M, Jorgensen JH </w:t>
      </w:r>
      <w:r w:rsidRPr="007C078D">
        <w:rPr>
          <w:rFonts w:ascii="Times New Roman" w:hAnsi="Times New Roman" w:cs="Times New Roman"/>
          <w:i/>
          <w:sz w:val="24"/>
          <w:szCs w:val="24"/>
        </w:rPr>
        <w:t>et al</w:t>
      </w:r>
      <w:r w:rsidRPr="00284C7B">
        <w:rPr>
          <w:rFonts w:ascii="Times New Roman" w:hAnsi="Times New Roman" w:cs="Times New Roman"/>
          <w:sz w:val="24"/>
          <w:szCs w:val="24"/>
        </w:rPr>
        <w:t>. Antimicrobial susceptibility testing: a review of general principles and contemporary practices. Clin Infect Dis 2009; 49: 1749–55.</w:t>
      </w:r>
    </w:p>
    <w:p w14:paraId="19B09AC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272DFF8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4. Takei M, Yamaguchi Y, Fukuda H </w:t>
      </w:r>
      <w:r w:rsidRPr="00D644BC">
        <w:rPr>
          <w:rFonts w:ascii="Times New Roman" w:hAnsi="Times New Roman" w:cs="Times New Roman"/>
          <w:i/>
          <w:sz w:val="24"/>
          <w:szCs w:val="24"/>
        </w:rPr>
        <w:t xml:space="preserve">et al. </w:t>
      </w:r>
      <w:r w:rsidRPr="00284C7B">
        <w:rPr>
          <w:rFonts w:ascii="Times New Roman" w:hAnsi="Times New Roman" w:cs="Times New Roman"/>
          <w:sz w:val="24"/>
          <w:szCs w:val="24"/>
        </w:rPr>
        <w:t xml:space="preserve">Cultivati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liquid media and determination of its in vitro susceptibilities to quinolones. J Clin Microbiol 2005; 43: 4321–7.</w:t>
      </w:r>
    </w:p>
    <w:p w14:paraId="2AB001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5. Geers TA, Donabedian AM. Comparison of broth microdilution and agar dilution for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Antimicrob Agents Chemother 1989; 33: 233–4.</w:t>
      </w:r>
    </w:p>
    <w:p w14:paraId="3D42250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16. Shapiro MA, Heifetz CL, Sesnie JC. Comparison of microdilution and agar dilution procedures for testing antibiotic susceptibility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1984; 20: 828–30.</w:t>
      </w:r>
    </w:p>
    <w:p w14:paraId="2D93A5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7. Dillard JP, Seifert HS. A peptidoglycan hydrolase similar to bacteriophage endolysins acts as an autolysin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ol Microbiol 1997; 25: 893–901.</w:t>
      </w:r>
    </w:p>
    <w:p w14:paraId="142E164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8. Elmros T, Burman LG, Bloom GD. Autolysi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Bacteriol 1976; 126: 969–76.</w:t>
      </w:r>
    </w:p>
    <w:p w14:paraId="471A098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9. Chan YA, Hackett KT, Dillard JP. The lytic transglycosylas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icrob Drug Resist 2012; 18: 271–9.</w:t>
      </w:r>
    </w:p>
    <w:p w14:paraId="4CED129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0. Wade JJ, Graver MA. A fully defined, clear and protein-free liquid medium permitting dense growth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very low inocula. FEMS Microbiol Lett 2007; 273: 35–7.</w:t>
      </w:r>
    </w:p>
    <w:p w14:paraId="3DEEA5F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1. Foerster S, Golparian D, Jacobsson S et al. Genetic resistance determinants, in vitro time-kill curve analysis and pharmacodynamic functions for the novel topoisomerase II inhibitor ETX0914 (AZD0914)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Front Microbiol 2015; 6: 1377.</w:t>
      </w:r>
    </w:p>
    <w:p w14:paraId="076295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2. Foerster S, Unemo M, Hathaway LJ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Time-kill curve analysis and pharmacodynamic functions for in vitro evaluation of antimicrobials agains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BMC Microbiol 2016; 16: 216.</w:t>
      </w:r>
    </w:p>
    <w:p w14:paraId="6C19D0D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3. Kassteele J van de, Santen-Verheuvel MG van, Koedijk FDH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New statistical technique for analyzing MIC-based susceptibility data. Antimicrob Agents Chemother 2012; 56: 1557–63.</w:t>
      </w:r>
    </w:p>
    <w:p w14:paraId="356D62C8"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4. Slob W. Benchmark dose and the three Rs. Part I. Getting more information from the same number of animals. Crit Rev Toxicol 2014; 44: 557–67.</w:t>
      </w:r>
    </w:p>
    <w:p w14:paraId="40735F9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5. Slob W. Benchmark dose and the three Rs. Part II. Consequences for study design and animal use. Crit Rev Toxicol 2014; 44: 568–80.</w:t>
      </w:r>
    </w:p>
    <w:p w14:paraId="2527AC0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7E005A6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7. Filipsson AF, Sand S, Nilsson J </w:t>
      </w:r>
      <w:r w:rsidRPr="00D644BC">
        <w:rPr>
          <w:rFonts w:ascii="Times New Roman" w:hAnsi="Times New Roman" w:cs="Times New Roman"/>
          <w:i/>
          <w:sz w:val="24"/>
          <w:szCs w:val="24"/>
        </w:rPr>
        <w:t>et al</w:t>
      </w:r>
      <w:r w:rsidRPr="00284C7B">
        <w:rPr>
          <w:rFonts w:ascii="Times New Roman" w:hAnsi="Times New Roman" w:cs="Times New Roman"/>
          <w:sz w:val="24"/>
          <w:szCs w:val="24"/>
        </w:rPr>
        <w:t>. The benchmark dose method-review of available models, and recommendations for application in health risk assessment. Crit Rev Toxicol 2003; 33: 505–42.</w:t>
      </w:r>
    </w:p>
    <w:p w14:paraId="6E98AF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8. Sampah MES, Shen L, Jilek BL </w:t>
      </w:r>
      <w:r w:rsidRPr="00D644BC">
        <w:rPr>
          <w:rFonts w:ascii="Times New Roman" w:hAnsi="Times New Roman" w:cs="Times New Roman"/>
          <w:i/>
          <w:sz w:val="24"/>
          <w:szCs w:val="24"/>
        </w:rPr>
        <w:t>et al</w:t>
      </w:r>
      <w:r w:rsidRPr="00284C7B">
        <w:rPr>
          <w:rFonts w:ascii="Times New Roman" w:hAnsi="Times New Roman" w:cs="Times New Roman"/>
          <w:sz w:val="24"/>
          <w:szCs w:val="24"/>
        </w:rPr>
        <w:t>. Dose–response curve slope is a missing dimension in the analysis of HIV-1 drug resistance. Proc Natl Acad Sci U S A 2011; 108: 7613–8.</w:t>
      </w:r>
    </w:p>
    <w:p w14:paraId="728647E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9. Regoes RR, Wiuff C, Zappala RM. </w:t>
      </w:r>
      <w:r w:rsidRPr="00D644BC">
        <w:rPr>
          <w:rFonts w:ascii="Times New Roman" w:hAnsi="Times New Roman" w:cs="Times New Roman"/>
          <w:i/>
          <w:sz w:val="24"/>
          <w:szCs w:val="24"/>
        </w:rPr>
        <w:t>et al</w:t>
      </w:r>
      <w:r w:rsidRPr="00284C7B">
        <w:rPr>
          <w:rFonts w:ascii="Times New Roman" w:hAnsi="Times New Roman" w:cs="Times New Roman"/>
          <w:sz w:val="24"/>
          <w:szCs w:val="24"/>
        </w:rPr>
        <w:t>. Pharmacodynamic functions: a multiparameter approach to the design of antibiotic treatment regimens. Antimicrob Agents Chemother 2004; 48: 3670–6.</w:t>
      </w:r>
    </w:p>
    <w:p w14:paraId="2481B6B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0. Foucquier J, Guedj M. Analysis of drug combinations: current methodological landscape. </w:t>
      </w:r>
      <w:r w:rsidRPr="00284C7B">
        <w:rPr>
          <w:rFonts w:ascii="Times New Roman" w:hAnsi="Times New Roman" w:cs="Times New Roman"/>
          <w:i/>
          <w:iCs/>
          <w:sz w:val="24"/>
          <w:szCs w:val="24"/>
        </w:rPr>
        <w:t>Pharmacol Res Perspect</w:t>
      </w:r>
      <w:r w:rsidRPr="00284C7B">
        <w:rPr>
          <w:rFonts w:ascii="Times New Roman" w:hAnsi="Times New Roman" w:cs="Times New Roman"/>
          <w:sz w:val="24"/>
          <w:szCs w:val="24"/>
        </w:rPr>
        <w:t xml:space="preserve"> 2015; </w:t>
      </w:r>
      <w:r w:rsidRPr="00284C7B">
        <w:rPr>
          <w:rFonts w:ascii="Times New Roman" w:hAnsi="Times New Roman" w:cs="Times New Roman"/>
          <w:b/>
          <w:bCs/>
          <w:sz w:val="24"/>
          <w:szCs w:val="24"/>
        </w:rPr>
        <w:t>3</w:t>
      </w:r>
      <w:r w:rsidRPr="00284C7B">
        <w:rPr>
          <w:rFonts w:ascii="Times New Roman" w:hAnsi="Times New Roman" w:cs="Times New Roman"/>
          <w:sz w:val="24"/>
          <w:szCs w:val="24"/>
        </w:rPr>
        <w:t>. Available at: http://www.ncbi.nlm.nih.gov/pmc/articles/PMC4492765/. Accessed November 17, 2015.</w:t>
      </w:r>
    </w:p>
    <w:p w14:paraId="1F4C9607"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1. Yu G, Baeder DY, Regoes RR </w:t>
      </w:r>
      <w:r w:rsidRPr="00D644BC">
        <w:rPr>
          <w:rFonts w:ascii="Times New Roman" w:hAnsi="Times New Roman" w:cs="Times New Roman"/>
          <w:i/>
          <w:sz w:val="24"/>
          <w:szCs w:val="24"/>
        </w:rPr>
        <w:t>et al</w:t>
      </w:r>
      <w:r w:rsidRPr="00284C7B">
        <w:rPr>
          <w:rFonts w:ascii="Times New Roman" w:hAnsi="Times New Roman" w:cs="Times New Roman"/>
          <w:sz w:val="24"/>
          <w:szCs w:val="24"/>
        </w:rPr>
        <w:t>. Combination Effects of Antimicrobial Peptides. Antimicrob Agents Chemother 2016; 60: 1717–24.</w:t>
      </w:r>
    </w:p>
    <w:p w14:paraId="58245F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067C7D2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3. Khalifa RA, Nasser MS, Gomaa A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method for detection of susceptibility of multidrug resistant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xml:space="preserve"> to second-line anti-tuberculous drugs. Egypt J Chest Dis Tuberc 2013; 62: 241–7.</w:t>
      </w:r>
    </w:p>
    <w:p w14:paraId="70DA7C7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4. Palomino J-C, Martin A, Camacho M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simple and inexpensive method for detection of drug resistance in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Antimicrob Agents Chemother 2002; 46: 2720–2.</w:t>
      </w:r>
    </w:p>
    <w:p w14:paraId="08E6A5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5. Zimmer B, Pallocca G, Dreser N,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Profiling of drugs and environmental chemicals for functional impairment of neural crest migration in a novel stem cell-based test battery. </w:t>
      </w:r>
      <w:r w:rsidRPr="00284C7B">
        <w:rPr>
          <w:rFonts w:ascii="Times New Roman" w:hAnsi="Times New Roman" w:cs="Times New Roman"/>
          <w:i/>
          <w:iCs/>
          <w:sz w:val="24"/>
          <w:szCs w:val="24"/>
        </w:rPr>
        <w:t>Arch Toxicol</w:t>
      </w:r>
      <w:r w:rsidRPr="00284C7B">
        <w:rPr>
          <w:rFonts w:ascii="Times New Roman" w:hAnsi="Times New Roman" w:cs="Times New Roman"/>
          <w:sz w:val="24"/>
          <w:szCs w:val="24"/>
        </w:rPr>
        <w:t xml:space="preserve"> 2014; </w:t>
      </w:r>
      <w:r w:rsidRPr="00284C7B">
        <w:rPr>
          <w:rFonts w:ascii="Times New Roman" w:hAnsi="Times New Roman" w:cs="Times New Roman"/>
          <w:b/>
          <w:bCs/>
          <w:sz w:val="24"/>
          <w:szCs w:val="24"/>
        </w:rPr>
        <w:t>88</w:t>
      </w:r>
      <w:r w:rsidRPr="00284C7B">
        <w:rPr>
          <w:rFonts w:ascii="Times New Roman" w:hAnsi="Times New Roman" w:cs="Times New Roman"/>
          <w:sz w:val="24"/>
          <w:szCs w:val="24"/>
        </w:rPr>
        <w:t>: 1109–26.</w:t>
      </w:r>
    </w:p>
    <w:p w14:paraId="135A5F4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6. Lim KT, Zahari Z, Amanah 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Development of resazurin-based assay in 384-well format for high throughput whole cell screening of </w:t>
      </w:r>
      <w:r w:rsidRPr="00D641E4">
        <w:rPr>
          <w:rFonts w:ascii="Times New Roman" w:hAnsi="Times New Roman" w:cs="Times New Roman"/>
          <w:i/>
          <w:sz w:val="24"/>
          <w:szCs w:val="24"/>
        </w:rPr>
        <w:t>Trypanosoma brucei rhodesiense</w:t>
      </w:r>
      <w:r w:rsidRPr="00284C7B">
        <w:rPr>
          <w:rFonts w:ascii="Times New Roman" w:hAnsi="Times New Roman" w:cs="Times New Roman"/>
          <w:sz w:val="24"/>
          <w:szCs w:val="24"/>
        </w:rPr>
        <w:t xml:space="preserve"> strain STIB 900 for the identification of potential anti-trypanosomal agents. Exp Parasitol 2016; 162: 49–56.</w:t>
      </w:r>
    </w:p>
    <w:p w14:paraId="0D05CA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7. Pettit RK, Weber CA, Pettit GR. Application of a high throughput Alamar blue biofilm susceptibility assay to </w:t>
      </w:r>
      <w:r w:rsidRPr="00D641E4">
        <w:rPr>
          <w:rFonts w:ascii="Times New Roman" w:hAnsi="Times New Roman" w:cs="Times New Roman"/>
          <w:i/>
          <w:sz w:val="24"/>
          <w:szCs w:val="24"/>
        </w:rPr>
        <w:t>Staphylococcus aureus</w:t>
      </w:r>
      <w:r w:rsidRPr="00284C7B">
        <w:rPr>
          <w:rFonts w:ascii="Times New Roman" w:hAnsi="Times New Roman" w:cs="Times New Roman"/>
          <w:sz w:val="24"/>
          <w:szCs w:val="24"/>
        </w:rPr>
        <w:t xml:space="preserve"> biofilms. </w:t>
      </w:r>
      <w:r w:rsidRPr="00284C7B">
        <w:rPr>
          <w:rFonts w:ascii="Times New Roman" w:hAnsi="Times New Roman" w:cs="Times New Roman"/>
          <w:i/>
          <w:iCs/>
          <w:sz w:val="24"/>
          <w:szCs w:val="24"/>
        </w:rPr>
        <w:t>Ann Clin Microbiol Antimicrob</w:t>
      </w:r>
      <w:r w:rsidRPr="00284C7B">
        <w:rPr>
          <w:rFonts w:ascii="Times New Roman" w:hAnsi="Times New Roman" w:cs="Times New Roman"/>
          <w:sz w:val="24"/>
          <w:szCs w:val="24"/>
        </w:rPr>
        <w:t xml:space="preserve"> 2009; </w:t>
      </w:r>
      <w:r w:rsidRPr="00284C7B">
        <w:rPr>
          <w:rFonts w:ascii="Times New Roman" w:hAnsi="Times New Roman" w:cs="Times New Roman"/>
          <w:b/>
          <w:bCs/>
          <w:sz w:val="24"/>
          <w:szCs w:val="24"/>
        </w:rPr>
        <w:t>8</w:t>
      </w:r>
      <w:r w:rsidRPr="00284C7B">
        <w:rPr>
          <w:rFonts w:ascii="Times New Roman" w:hAnsi="Times New Roman" w:cs="Times New Roman"/>
          <w:sz w:val="24"/>
          <w:szCs w:val="24"/>
        </w:rPr>
        <w:t>: 28.</w:t>
      </w:r>
    </w:p>
    <w:p w14:paraId="322F164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8. Schmitt DM, Connolly KL, Jerse A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Antibacterial activity of resazurin-based compounds against </w:t>
      </w:r>
      <w:r w:rsidRPr="00D641E4">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n vitro and in vivo. Int J Antimicrob Agents 2016; 48: 367–72.</w:t>
      </w:r>
    </w:p>
    <w:p w14:paraId="5376C35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9. Elshikh M, Ahmed S, Funston S, </w:t>
      </w:r>
      <w:r w:rsidRPr="00D644BC">
        <w:rPr>
          <w:rFonts w:ascii="Times New Roman" w:hAnsi="Times New Roman" w:cs="Times New Roman"/>
          <w:i/>
          <w:sz w:val="24"/>
          <w:szCs w:val="24"/>
        </w:rPr>
        <w:t>et al</w:t>
      </w:r>
      <w:r w:rsidRPr="00284C7B">
        <w:rPr>
          <w:rFonts w:ascii="Times New Roman" w:hAnsi="Times New Roman" w:cs="Times New Roman"/>
          <w:sz w:val="24"/>
          <w:szCs w:val="24"/>
        </w:rPr>
        <w:t>. Resazurin-based 96-well plate microdilution method for the determination of minimum inhibitory concentration of biosurfactants. Biotechnol Lett 2016; 38: 1015–9.</w:t>
      </w:r>
    </w:p>
    <w:p w14:paraId="0E30ABC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0. Mann C m., Markham J l. A new method for determining the minimum inhibitory concentration of essential oils. J Appl Microbiol 1998; 84: 538–44.</w:t>
      </w:r>
    </w:p>
    <w:p w14:paraId="7C3A126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1. Ritz C, Streibig J. Bioassay analysis using R. J Stat Softw 2005; 12: 1–22.</w:t>
      </w:r>
    </w:p>
    <w:p w14:paraId="5AE207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2. Ritz C, Baty F, Streibig J et al. Dose-Response analysis using R. PLOS ONE 2015; 10: e0146021.</w:t>
      </w:r>
    </w:p>
    <w:p w14:paraId="2C52882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3. Renaud Gaujoux, Cathal Seoighe (2010). A flexible R package for nonnegative matrix factorization. BMC Bioinformatics 2010, 11:367.</w:t>
      </w:r>
    </w:p>
    <w:p w14:paraId="753E5F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4. EUCAST. The European Committee on Antimicrobial Susceptibility Testing. Breakpoint tables for interpretation of MICs and zone diameters. 2016.</w:t>
      </w:r>
    </w:p>
    <w:p w14:paraId="74DB78C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22B50F6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6. Parikh R, Mathai A, Parikh S </w:t>
      </w:r>
      <w:r w:rsidRPr="00D644BC">
        <w:rPr>
          <w:rFonts w:ascii="Times New Roman" w:hAnsi="Times New Roman" w:cs="Times New Roman"/>
          <w:i/>
          <w:sz w:val="24"/>
          <w:szCs w:val="24"/>
        </w:rPr>
        <w:t>et al</w:t>
      </w:r>
      <w:r w:rsidRPr="00284C7B">
        <w:rPr>
          <w:rFonts w:ascii="Times New Roman" w:hAnsi="Times New Roman" w:cs="Times New Roman"/>
          <w:sz w:val="24"/>
          <w:szCs w:val="24"/>
        </w:rPr>
        <w:t>. Understanding and using sensitivity, specificity and predictive values. Indian J Ophthalmol 2008; 56: 45–50.</w:t>
      </w:r>
    </w:p>
    <w:p w14:paraId="171BF9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7. Di Veroli GY, Fornari C, Goldlust I,</w:t>
      </w:r>
      <w:r w:rsidRPr="00D644BC">
        <w:rPr>
          <w:rFonts w:ascii="Times New Roman" w:hAnsi="Times New Roman" w:cs="Times New Roman"/>
          <w:i/>
          <w:sz w:val="24"/>
          <w:szCs w:val="24"/>
        </w:rPr>
        <w:t xml:space="preserve"> et al. </w:t>
      </w:r>
      <w:r w:rsidRPr="00284C7B">
        <w:rPr>
          <w:rFonts w:ascii="Times New Roman" w:hAnsi="Times New Roman" w:cs="Times New Roman"/>
          <w:sz w:val="24"/>
          <w:szCs w:val="24"/>
        </w:rPr>
        <w:t>An automated fitting procedure and software for dose-response curves with multiphasic features. Sci Rep 2015; 5: 14701.</w:t>
      </w:r>
    </w:p>
    <w:p w14:paraId="2731D26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8. Unemo M, Golparian D, Nicholas R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High-level Cefixime- and Ceftriaxone-resistan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France: Novel penA mosaic allele in a successful international clone causes treatment failure. Antimicrob Agents Chemother 2012; 56: 1273–80.</w:t>
      </w:r>
    </w:p>
    <w:p w14:paraId="3D61FB68" w14:textId="77777777" w:rsidR="00284C7B" w:rsidRPr="00D644BC"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9. Kocaoglu O, Tsui H-CT, Winkler M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Profiling of β-Lactam selectivity for penicillin-binding proteins in </w:t>
      </w:r>
      <w:r w:rsidRPr="00D644BC">
        <w:rPr>
          <w:rFonts w:ascii="Times New Roman" w:hAnsi="Times New Roman" w:cs="Times New Roman"/>
          <w:i/>
          <w:sz w:val="24"/>
          <w:szCs w:val="24"/>
        </w:rPr>
        <w:t>Streptococcus pneumoniae</w:t>
      </w:r>
      <w:r w:rsidRPr="00284C7B">
        <w:rPr>
          <w:rFonts w:ascii="Times New Roman" w:hAnsi="Times New Roman" w:cs="Times New Roman"/>
          <w:sz w:val="24"/>
          <w:szCs w:val="24"/>
        </w:rPr>
        <w:t xml:space="preserve"> D39. Antimicrob Agents Chemother 2015; 59: 3548–55.</w:t>
      </w:r>
    </w:p>
    <w:p w14:paraId="0C60E4DC" w14:textId="7BB9D9B6"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CA7C82">
        <w:rPr>
          <w:rFonts w:ascii="Times New Roman" w:hAnsi="Times New Roman" w:cs="Times New Roman"/>
          <w:color w:val="000000" w:themeColor="text1"/>
          <w:sz w:val="24"/>
          <w:szCs w:val="24"/>
        </w:rPr>
        <w:t>EC</w:t>
      </w:r>
      <w:r w:rsidR="008327BF" w:rsidRPr="00CA7C82">
        <w:rPr>
          <w:rFonts w:ascii="Times New Roman" w:hAnsi="Times New Roman" w:cs="Times New Roman"/>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560C1713" w:rsidR="00BE76BE" w:rsidRDefault="00361E11"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28DE062D" wp14:editId="1E70008C">
            <wp:extent cx="5731510" cy="45034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503420"/>
                    </a:xfrm>
                    <a:prstGeom prst="rect">
                      <a:avLst/>
                    </a:prstGeom>
                  </pic:spPr>
                </pic:pic>
              </a:graphicData>
            </a:graphic>
          </wp:inline>
        </w:drawing>
      </w:r>
    </w:p>
    <w:p w14:paraId="457C4591" w14:textId="73CADE4A"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Etest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0"/>
      <w:commentRangeStart w:id="31"/>
      <w:r w:rsidRPr="003F390D">
        <w:rPr>
          <w:rFonts w:ascii="Times New Roman" w:hAnsi="Times New Roman" w:cs="Times New Roman"/>
          <w:i w:val="0"/>
          <w:color w:val="auto"/>
          <w:sz w:val="24"/>
          <w:szCs w:val="24"/>
        </w:rPr>
        <w:t xml:space="preserve">(A) </w:t>
      </w:r>
      <w:commentRangeEnd w:id="30"/>
      <w:r w:rsidR="00664076">
        <w:rPr>
          <w:rStyle w:val="CommentReference"/>
          <w:i w:val="0"/>
          <w:iCs w:val="0"/>
          <w:color w:val="auto"/>
        </w:rPr>
        <w:commentReference w:id="30"/>
      </w:r>
      <w:commentRangeEnd w:id="31"/>
      <w:r w:rsidR="00554566">
        <w:rPr>
          <w:rStyle w:val="CommentReference"/>
          <w:i w:val="0"/>
          <w:iCs w:val="0"/>
          <w:color w:val="auto"/>
        </w:rPr>
        <w:commentReference w:id="31"/>
      </w:r>
      <w:r w:rsidRPr="003F390D">
        <w:rPr>
          <w:rFonts w:ascii="Times New Roman" w:hAnsi="Times New Roman" w:cs="Times New Roman"/>
          <w:i w:val="0"/>
          <w:color w:val="auto"/>
          <w:sz w:val="24"/>
          <w:szCs w:val="24"/>
        </w:rPr>
        <w:t xml:space="preserve">The correlation of Etest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2"/>
      <w:commentRangeStart w:id="33"/>
      <w:r w:rsidRPr="003F390D">
        <w:rPr>
          <w:rFonts w:ascii="Times New Roman" w:hAnsi="Times New Roman" w:cs="Times New Roman"/>
          <w:i w:val="0"/>
          <w:color w:val="auto"/>
          <w:sz w:val="24"/>
          <w:szCs w:val="24"/>
        </w:rPr>
        <w:t>log transformed values</w:t>
      </w:r>
      <w:commentRangeEnd w:id="32"/>
      <w:r w:rsidR="005134EB">
        <w:rPr>
          <w:rStyle w:val="CommentReference"/>
          <w:i w:val="0"/>
          <w:iCs w:val="0"/>
          <w:color w:val="auto"/>
        </w:rPr>
        <w:commentReference w:id="32"/>
      </w:r>
      <w:commentRangeEnd w:id="33"/>
      <w:r w:rsidR="00C90AB9">
        <w:rPr>
          <w:rStyle w:val="CommentReference"/>
          <w:i w:val="0"/>
          <w:iCs w:val="0"/>
          <w:color w:val="auto"/>
        </w:rPr>
        <w:commentReference w:id="33"/>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C90AB9">
        <w:rPr>
          <w:rFonts w:ascii="Times New Roman" w:hAnsi="Times New Roman" w:cs="Times New Roman"/>
          <w:color w:val="auto"/>
          <w:sz w:val="24"/>
          <w:szCs w:val="24"/>
        </w:rPr>
        <w:t>EC</w:t>
      </w:r>
      <w:r w:rsidR="00C90AB9" w:rsidRPr="00C90AB9">
        <w:rPr>
          <w:rFonts w:ascii="Times New Roman" w:hAnsi="Times New Roman" w:cs="Times New Roman"/>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drawn 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highlighted 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Etest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66324CF8" w:rsidR="006C3DA7" w:rsidRDefault="006C3DA7" w:rsidP="006C3DA7">
      <w:pPr>
        <w:pStyle w:val="Caption"/>
        <w:spacing w:line="480" w:lineRule="auto"/>
        <w:jc w:val="both"/>
        <w:rPr>
          <w:rFonts w:ascii="Times New Roman" w:hAnsi="Times New Roman" w:cs="Times New Roman"/>
          <w:i w:val="0"/>
          <w:noProof/>
          <w:color w:val="auto"/>
          <w:sz w:val="24"/>
          <w:szCs w:val="24"/>
        </w:rPr>
      </w:pPr>
      <w:commentRangeStart w:id="34"/>
      <w:commentRangeStart w:id="35"/>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34"/>
      <w:r>
        <w:rPr>
          <w:rStyle w:val="CommentReference"/>
          <w:i w:val="0"/>
          <w:iCs w:val="0"/>
          <w:color w:val="auto"/>
        </w:rPr>
        <w:commentReference w:id="34"/>
      </w:r>
      <w:commentRangeEnd w:id="35"/>
      <w:r w:rsidR="00A50610">
        <w:rPr>
          <w:rStyle w:val="CommentReference"/>
          <w:i w:val="0"/>
          <w:iCs w:val="0"/>
          <w:color w:val="auto"/>
        </w:rPr>
        <w:commentReference w:id="35"/>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sidR="00284C7B">
        <w:rPr>
          <w:rFonts w:ascii="Times New Roman" w:hAnsi="Times New Roman" w:cs="Times New Roman"/>
          <w:i w:val="0"/>
          <w:noProof/>
          <w:color w:val="auto"/>
          <w:sz w:val="24"/>
          <w:szCs w:val="24"/>
        </w:rPr>
        <w:fldChar w:fldCharType="begin"/>
      </w:r>
      <w:r w:rsidR="00284C7B">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Pr>
          <w:rFonts w:ascii="Times New Roman" w:hAnsi="Times New Roman" w:cs="Times New Roman"/>
          <w:i w:val="0"/>
          <w:noProof/>
          <w:color w:val="auto"/>
          <w:sz w:val="24"/>
          <w:szCs w:val="24"/>
        </w:rPr>
        <w:fldChar w:fldCharType="separate"/>
      </w:r>
      <w:r w:rsidR="00284C7B" w:rsidRPr="00284C7B">
        <w:rPr>
          <w:rFonts w:ascii="Times New Roman" w:hAnsi="Times New Roman" w:cs="Times New Roman"/>
          <w:sz w:val="24"/>
          <w:szCs w:val="24"/>
          <w:vertAlign w:val="superscript"/>
        </w:rPr>
        <w:t>44</w:t>
      </w:r>
      <w:r w:rsidR="00284C7B">
        <w:rPr>
          <w:rFonts w:ascii="Times New Roman" w:hAnsi="Times New Roman" w:cs="Times New Roman"/>
          <w:i w:val="0"/>
          <w:noProof/>
          <w:color w:val="auto"/>
          <w:sz w:val="24"/>
          <w:szCs w:val="24"/>
        </w:rPr>
        <w:fldChar w:fldCharType="end"/>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MIC values</w:t>
      </w:r>
      <w:r w:rsidR="00A50610">
        <w:rPr>
          <w:rFonts w:ascii="Times New Roman" w:hAnsi="Times New Roman" w:cs="Times New Roman"/>
          <w:i w:val="0"/>
          <w:noProof/>
          <w:color w:val="auto"/>
          <w:sz w:val="24"/>
          <w:szCs w:val="24"/>
        </w:rPr>
        <w:t xml:space="preserve"> (n=868)</w:t>
      </w:r>
      <w:r w:rsidRPr="00213188">
        <w:rPr>
          <w:rFonts w:ascii="Times New Roman" w:hAnsi="Times New Roman" w:cs="Times New Roman"/>
          <w:i w:val="0"/>
          <w:noProof/>
          <w:color w:val="auto"/>
          <w:sz w:val="24"/>
          <w:szCs w:val="24"/>
        </w:rPr>
        <w:t xml:space="preserve"> are shown as point estimate</w:t>
      </w:r>
      <w:r w:rsidR="00A50610">
        <w:rPr>
          <w:rFonts w:ascii="Times New Roman" w:hAnsi="Times New Roman" w:cs="Times New Roman"/>
          <w:i w:val="0"/>
          <w:noProof/>
          <w:color w:val="auto"/>
          <w:sz w:val="24"/>
          <w:szCs w:val="24"/>
        </w:rPr>
        <w:t xml:space="preserve"> (black dots)</w:t>
      </w:r>
      <w:r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Estimates no confidence interval could be calculated (limit of detection), those were drawn as triangles. </w:t>
      </w:r>
      <w:r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Pr="00213188">
        <w:rPr>
          <w:rFonts w:ascii="Times New Roman" w:hAnsi="Times New Roman" w:cs="Times New Roman"/>
          <w:i w:val="0"/>
          <w:noProof/>
          <w:color w:val="auto"/>
          <w:sz w:val="24"/>
          <w:szCs w:val="24"/>
        </w:rPr>
        <w:t xml:space="preserve"> green. </w:t>
      </w:r>
      <w:r w:rsidR="00A50610">
        <w:rPr>
          <w:rFonts w:ascii="Times New Roman" w:hAnsi="Times New Roman" w:cs="Times New Roman"/>
          <w:i w:val="0"/>
          <w:noProof/>
          <w:color w:val="auto"/>
          <w:sz w:val="24"/>
          <w:szCs w:val="24"/>
        </w:rPr>
        <w:t>One v</w:t>
      </w:r>
      <w:commentRangeStart w:id="36"/>
      <w:r w:rsidRPr="00213188">
        <w:rPr>
          <w:rFonts w:ascii="Times New Roman" w:hAnsi="Times New Roman" w:cs="Times New Roman"/>
          <w:i w:val="0"/>
          <w:noProof/>
          <w:color w:val="auto"/>
          <w:sz w:val="24"/>
          <w:szCs w:val="24"/>
        </w:rPr>
        <w:t xml:space="preserve">ery major errors (R to S) </w:t>
      </w:r>
      <w:r w:rsidR="00A50610">
        <w:rPr>
          <w:rFonts w:ascii="Times New Roman" w:hAnsi="Times New Roman" w:cs="Times New Roman"/>
          <w:i w:val="0"/>
          <w:noProof/>
          <w:color w:val="auto"/>
          <w:sz w:val="24"/>
          <w:szCs w:val="24"/>
        </w:rPr>
        <w:t>was found for ceftriaxone</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 xml:space="preserve">. </w:t>
      </w:r>
      <w:commentRangeEnd w:id="36"/>
      <w:r>
        <w:rPr>
          <w:rStyle w:val="CommentReference"/>
          <w:i w:val="0"/>
          <w:iCs w:val="0"/>
          <w:color w:val="auto"/>
        </w:rPr>
        <w:commentReference w:id="36"/>
      </w:r>
      <w:r w:rsidR="00A50610" w:rsidRPr="00213188">
        <w:rPr>
          <w:rFonts w:ascii="Times New Roman" w:hAnsi="Times New Roman" w:cs="Times New Roman"/>
          <w:i w:val="0"/>
          <w:noProof/>
          <w:color w:val="auto"/>
          <w:sz w:val="24"/>
          <w:szCs w:val="24"/>
        </w:rPr>
        <w:t xml:space="preserve">Major errors (S to R) and </w:t>
      </w:r>
      <w:r w:rsidR="00A50610">
        <w:rPr>
          <w:rFonts w:ascii="Times New Roman" w:hAnsi="Times New Roman" w:cs="Times New Roman"/>
          <w:i w:val="0"/>
          <w:noProof/>
          <w:color w:val="auto"/>
          <w:sz w:val="24"/>
          <w:szCs w:val="24"/>
        </w:rPr>
        <w:t xml:space="preserve">were found for ceftriaxone (n=42), cefixime (n=30), azithromycin </w:t>
      </w:r>
      <w:r w:rsidR="00A9782C">
        <w:rPr>
          <w:rFonts w:ascii="Times New Roman" w:hAnsi="Times New Roman" w:cs="Times New Roman"/>
          <w:i w:val="0"/>
          <w:noProof/>
          <w:color w:val="auto"/>
          <w:sz w:val="24"/>
          <w:szCs w:val="24"/>
        </w:rPr>
        <w:t xml:space="preserve">(n=5) </w:t>
      </w:r>
      <w:r w:rsidR="00A50610">
        <w:rPr>
          <w:rFonts w:ascii="Times New Roman" w:hAnsi="Times New Roman" w:cs="Times New Roman"/>
          <w:i w:val="0"/>
          <w:noProof/>
          <w:color w:val="auto"/>
          <w:sz w:val="24"/>
          <w:szCs w:val="24"/>
        </w:rPr>
        <w:t>and tetracycline</w:t>
      </w:r>
      <w:r w:rsidR="00A9782C">
        <w:rPr>
          <w:rFonts w:ascii="Times New Roman" w:hAnsi="Times New Roman" w:cs="Times New Roman"/>
          <w:i w:val="0"/>
          <w:noProof/>
          <w:color w:val="auto"/>
          <w:sz w:val="24"/>
          <w:szCs w:val="24"/>
        </w:rPr>
        <w:t xml:space="preserve"> (n=2)</w:t>
      </w:r>
      <w:r w:rsidR="00A50610">
        <w:rPr>
          <w:rFonts w:ascii="Times New Roman" w:hAnsi="Times New Roman" w:cs="Times New Roman"/>
          <w:i w:val="0"/>
          <w:noProof/>
          <w:color w:val="auto"/>
          <w:sz w:val="24"/>
          <w:szCs w:val="24"/>
        </w:rPr>
        <w:t xml:space="preserve">. </w:t>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00A9782C">
        <w:rPr>
          <w:rFonts w:ascii="Times New Roman" w:hAnsi="Times New Roman" w:cs="Times New Roman"/>
          <w:i w:val="0"/>
          <w:noProof/>
          <w:color w:val="auto"/>
          <w:sz w:val="24"/>
          <w:szCs w:val="24"/>
        </w:rPr>
        <w:t xml:space="preserve"> strains are drawn in blue</w:t>
      </w:r>
      <w:r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75693FE9" w14:textId="77777777" w:rsidR="00DB0732" w:rsidRDefault="00DB0732" w:rsidP="00DB0732"/>
    <w:p w14:paraId="7453963E" w14:textId="77777777" w:rsidR="00DB0732" w:rsidRDefault="00DB0732" w:rsidP="00DB0732"/>
    <w:p w14:paraId="149755EB" w14:textId="77777777" w:rsidR="00DB0732" w:rsidRDefault="00DB0732" w:rsidP="00DB0732"/>
    <w:p w14:paraId="4F1B294D" w14:textId="77777777" w:rsidR="00DB0732" w:rsidRDefault="00DB0732" w:rsidP="00DB0732"/>
    <w:p w14:paraId="64EB51D8" w14:textId="77777777" w:rsidR="00DB0732" w:rsidRDefault="00DB0732" w:rsidP="00DB0732"/>
    <w:p w14:paraId="257200F9" w14:textId="77777777" w:rsidR="00DB0732" w:rsidRDefault="00DB0732" w:rsidP="00DB0732"/>
    <w:p w14:paraId="21EAA060" w14:textId="77777777" w:rsidR="00DB0732" w:rsidRDefault="00DB0732" w:rsidP="00DB0732"/>
    <w:p w14:paraId="2B262AD7" w14:textId="77777777" w:rsidR="00DB0732" w:rsidRDefault="00DB0732" w:rsidP="00DB0732"/>
    <w:p w14:paraId="4FAFA887" w14:textId="77777777" w:rsidR="00DB0732" w:rsidRDefault="00DB0732" w:rsidP="00DB0732"/>
    <w:p w14:paraId="55491E6B" w14:textId="77777777" w:rsidR="00DB0732" w:rsidRDefault="00DB0732" w:rsidP="00DB0732"/>
    <w:p w14:paraId="4C812FE2" w14:textId="77777777" w:rsidR="00DB0732" w:rsidRDefault="00DB0732" w:rsidP="00DB0732"/>
    <w:p w14:paraId="2FBF85C2" w14:textId="77777777" w:rsidR="00DB0732" w:rsidRDefault="00DB0732" w:rsidP="00DB0732">
      <w:pPr>
        <w:sectPr w:rsidR="00DB0732" w:rsidSect="003F390D">
          <w:pgSz w:w="16838" w:h="11906" w:orient="landscape"/>
          <w:pgMar w:top="1440" w:right="1440" w:bottom="1440" w:left="1440" w:header="708" w:footer="708" w:gutter="0"/>
          <w:lnNumType w:countBy="1" w:restart="continuous"/>
          <w:cols w:space="708"/>
          <w:docGrid w:linePitch="360"/>
        </w:sectPr>
      </w:pPr>
    </w:p>
    <w:p w14:paraId="759B804B" w14:textId="729DEDFA" w:rsidR="00DB0732" w:rsidRPr="00DB0732" w:rsidRDefault="00DB0732" w:rsidP="00DB0732">
      <w:bookmarkStart w:id="37" w:name="_GoBack"/>
      <w:bookmarkEnd w:id="37"/>
    </w:p>
    <w:p w14:paraId="6490C482" w14:textId="77777777" w:rsidR="00DB0732" w:rsidRPr="00DB0732" w:rsidRDefault="00DB0732" w:rsidP="00DB0732"/>
    <w:p w14:paraId="396F4E43" w14:textId="77777777" w:rsidR="00DB0732" w:rsidRDefault="00DB0732" w:rsidP="00DB0732"/>
    <w:p w14:paraId="1E1857D6" w14:textId="77777777" w:rsidR="00DB0732" w:rsidRDefault="00DB0732" w:rsidP="00DB0732">
      <w:pPr>
        <w:rPr>
          <w:rFonts w:ascii="Times New Roman" w:hAnsi="Times New Roman" w:cs="Times New Roman"/>
          <w:noProof/>
          <w:sz w:val="36"/>
          <w:szCs w:val="36"/>
          <w:lang w:eastAsia="en-GB"/>
        </w:rPr>
      </w:pPr>
      <w:r>
        <w:rPr>
          <w:rFonts w:ascii="Times New Roman" w:hAnsi="Times New Roman" w:cs="Times New Roman"/>
          <w:noProof/>
          <w:sz w:val="36"/>
          <w:szCs w:val="36"/>
          <w:lang w:eastAsia="en-GB"/>
        </w:rPr>
        <w:t>Supplementary Material</w:t>
      </w:r>
    </w:p>
    <w:p w14:paraId="26EE7FFD" w14:textId="77777777" w:rsidR="00DB0732" w:rsidRDefault="00DB0732" w:rsidP="00DB0732">
      <w:pPr>
        <w:rPr>
          <w:noProof/>
          <w:lang w:eastAsia="en-GB"/>
        </w:rPr>
      </w:pPr>
    </w:p>
    <w:p w14:paraId="26B0DF2F" w14:textId="77777777" w:rsidR="00DB0732" w:rsidRDefault="00DB0732" w:rsidP="00DB0732">
      <w:pPr>
        <w:rPr>
          <w:noProof/>
          <w:lang w:eastAsia="en-GB"/>
        </w:rPr>
      </w:pPr>
    </w:p>
    <w:p w14:paraId="6A6ED27B" w14:textId="1A03C699" w:rsidR="00DB0732" w:rsidRDefault="00DB0732" w:rsidP="00DB0732">
      <w:pPr>
        <w:keepNext/>
      </w:pPr>
      <w:r>
        <w:rPr>
          <w:noProof/>
          <w:lang w:eastAsia="en-GB"/>
        </w:rPr>
        <w:drawing>
          <wp:inline distT="0" distB="0" distL="0" distR="0" wp14:anchorId="080371ED" wp14:editId="3BD5F423">
            <wp:extent cx="5736590" cy="38220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6590" cy="3822065"/>
                    </a:xfrm>
                    <a:prstGeom prst="rect">
                      <a:avLst/>
                    </a:prstGeom>
                    <a:noFill/>
                    <a:ln>
                      <a:noFill/>
                    </a:ln>
                  </pic:spPr>
                </pic:pic>
              </a:graphicData>
            </a:graphic>
          </wp:inline>
        </w:drawing>
      </w:r>
    </w:p>
    <w:p w14:paraId="388DB2AB" w14:textId="77777777" w:rsidR="00DB0732" w:rsidRDefault="00DB0732" w:rsidP="00DB0732">
      <w:pPr>
        <w:pStyle w:val="Caption"/>
        <w:spacing w:line="480" w:lineRule="auto"/>
        <w:jc w:val="both"/>
      </w:pPr>
      <w:r>
        <w:rPr>
          <w:rFonts w:ascii="Times New Roman" w:hAnsi="Times New Roman" w:cs="Times New Roman"/>
          <w:b/>
          <w:i w:val="0"/>
          <w:color w:val="auto"/>
          <w:sz w:val="24"/>
          <w:szCs w:val="24"/>
        </w:rPr>
        <w:t>Figure S1</w:t>
      </w:r>
      <w:r>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Fluorescence based time-kill curves.</w:t>
      </w:r>
      <w:r>
        <w:rPr>
          <w:rFonts w:ascii="Times New Roman" w:hAnsi="Times New Roman" w:cs="Times New Roman"/>
          <w:i w:val="0"/>
          <w:color w:val="auto"/>
          <w:sz w:val="24"/>
          <w:szCs w:val="24"/>
        </w:rPr>
        <w:t xml:space="preserve"> Logarithmized fluorescence values are plotted against the time (h). Ten different dilutions of each antimicrobial, positive control (Inf) and negative control (conc. 0) were tested on eight WHO reference panel strains. Start concentrations were calibrated to approximately 10</w:t>
      </w:r>
      <w:r>
        <w:rPr>
          <w:rFonts w:ascii="Times New Roman" w:hAnsi="Times New Roman" w:cs="Times New Roman"/>
          <w:i w:val="0"/>
          <w:color w:val="auto"/>
          <w:sz w:val="24"/>
          <w:szCs w:val="24"/>
          <w:vertAlign w:val="superscript"/>
        </w:rPr>
        <w:t xml:space="preserve">7 </w:t>
      </w:r>
      <w:r>
        <w:rPr>
          <w:rFonts w:ascii="Times New Roman" w:hAnsi="Times New Roman" w:cs="Times New Roman"/>
          <w:i w:val="0"/>
          <w:color w:val="auto"/>
          <w:sz w:val="24"/>
          <w:szCs w:val="24"/>
        </w:rPr>
        <w:t>CFU/ml which corresponds to a log fluorescence of 6.  From 0-3 hours negative controls without antimicrobial resulted in decreased bacterial numbers, at 6 hours all samples show increased fluorescence.</w:t>
      </w:r>
    </w:p>
    <w:p w14:paraId="2F0C18DF" w14:textId="77777777" w:rsidR="00DB0732" w:rsidRDefault="00DB0732" w:rsidP="00DB0732">
      <w:pPr>
        <w:rPr>
          <w:noProof/>
          <w:lang w:eastAsia="en-GB"/>
        </w:rPr>
      </w:pPr>
    </w:p>
    <w:p w14:paraId="7E22F92D" w14:textId="77777777" w:rsidR="00DB0732" w:rsidRDefault="00DB0732" w:rsidP="00DB0732">
      <w:pPr>
        <w:rPr>
          <w:noProof/>
          <w:lang w:eastAsia="en-GB"/>
        </w:rPr>
      </w:pPr>
    </w:p>
    <w:p w14:paraId="1EBE2F35" w14:textId="77777777" w:rsidR="00DB0732" w:rsidRDefault="00DB0732" w:rsidP="00DB0732">
      <w:pPr>
        <w:rPr>
          <w:noProof/>
          <w:lang w:eastAsia="en-GB"/>
        </w:rPr>
      </w:pPr>
    </w:p>
    <w:p w14:paraId="0125C179" w14:textId="711A29DD" w:rsidR="00DB0732" w:rsidRDefault="00DB0732" w:rsidP="00DB0732">
      <w:r>
        <w:rPr>
          <w:noProof/>
          <w:lang w:eastAsia="en-GB"/>
        </w:rPr>
        <w:lastRenderedPageBreak/>
        <w:drawing>
          <wp:inline distT="0" distB="0" distL="0" distR="0" wp14:anchorId="0736439A" wp14:editId="1E77B2FC">
            <wp:extent cx="5736590" cy="37249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6590" cy="3724910"/>
                    </a:xfrm>
                    <a:prstGeom prst="rect">
                      <a:avLst/>
                    </a:prstGeom>
                    <a:noFill/>
                    <a:ln>
                      <a:noFill/>
                    </a:ln>
                  </pic:spPr>
                </pic:pic>
              </a:graphicData>
            </a:graphic>
          </wp:inline>
        </w:drawing>
      </w:r>
    </w:p>
    <w:p w14:paraId="207C01CC" w14:textId="77777777" w:rsidR="00DB0732" w:rsidRDefault="00DB0732" w:rsidP="00DB0732">
      <w:pPr>
        <w:pStyle w:val="Caption"/>
        <w:spacing w:line="480" w:lineRule="auto"/>
        <w:jc w:val="both"/>
        <w:rPr>
          <w:noProof/>
          <w:color w:val="auto"/>
          <w:sz w:val="24"/>
          <w:szCs w:val="24"/>
          <w:lang w:eastAsia="en-GB"/>
        </w:rPr>
      </w:pPr>
      <w:r>
        <w:rPr>
          <w:rFonts w:ascii="Times New Roman" w:hAnsi="Times New Roman" w:cs="Times New Roman"/>
          <w:b/>
          <w:i w:val="0"/>
          <w:color w:val="auto"/>
          <w:sz w:val="24"/>
          <w:szCs w:val="24"/>
        </w:rPr>
        <w:t>Figure S2</w:t>
      </w:r>
      <w:r>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Intra assay coefficient of variation.</w:t>
      </w:r>
      <w:r>
        <w:rPr>
          <w:rFonts w:ascii="Times New Roman" w:hAnsi="Times New Roman" w:cs="Times New Roman"/>
          <w:i w:val="0"/>
          <w:color w:val="auto"/>
          <w:sz w:val="24"/>
          <w:szCs w:val="24"/>
        </w:rPr>
        <w:t xml:space="preserve"> To test the reproducibility of the resazurin MIC assay eight antimicrobials were tested on eight WHO reference strains (n=64). The mean and standard deviation of three independent experiments was calculated. The coefficient of variation (ratio of standard deviation over the mean) was calculated for sample. Barplots are shown for each sample. The mean of the coefficient of variation (intra assay CV) is 0.28. </w:t>
      </w:r>
    </w:p>
    <w:p w14:paraId="505DA37C" w14:textId="77777777" w:rsidR="00DB0732" w:rsidRDefault="00DB0732" w:rsidP="00DB0732"/>
    <w:p w14:paraId="3355B01D" w14:textId="77777777" w:rsidR="00DB0732" w:rsidRDefault="00DB0732" w:rsidP="00DB0732"/>
    <w:p w14:paraId="79522571" w14:textId="7CE4F1EE" w:rsidR="00DB0732" w:rsidRDefault="00DB0732" w:rsidP="00DB0732">
      <w:pPr>
        <w:keepNext/>
      </w:pPr>
      <w:r>
        <w:rPr>
          <w:noProof/>
          <w:lang w:eastAsia="en-GB"/>
        </w:rPr>
        <w:lastRenderedPageBreak/>
        <w:drawing>
          <wp:inline distT="0" distB="0" distL="0" distR="0" wp14:anchorId="47CC2EC1" wp14:editId="10753E55">
            <wp:extent cx="5589905" cy="3383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9905" cy="3383280"/>
                    </a:xfrm>
                    <a:prstGeom prst="rect">
                      <a:avLst/>
                    </a:prstGeom>
                    <a:noFill/>
                    <a:ln>
                      <a:noFill/>
                    </a:ln>
                  </pic:spPr>
                </pic:pic>
              </a:graphicData>
            </a:graphic>
          </wp:inline>
        </w:drawing>
      </w:r>
    </w:p>
    <w:p w14:paraId="5F73693E" w14:textId="77777777" w:rsidR="00DB0732" w:rsidRDefault="00DB0732" w:rsidP="00DB0732">
      <w:pPr>
        <w:pStyle w:val="Caption"/>
        <w:spacing w:line="480" w:lineRule="auto"/>
        <w:jc w:val="both"/>
        <w:rPr>
          <w:rFonts w:ascii="Times New Roman" w:hAnsi="Times New Roman" w:cs="Times New Roman"/>
          <w:i w:val="0"/>
          <w:color w:val="auto"/>
          <w:sz w:val="24"/>
          <w:szCs w:val="24"/>
        </w:rPr>
      </w:pPr>
      <w:r>
        <w:rPr>
          <w:rFonts w:ascii="Times New Roman" w:hAnsi="Times New Roman" w:cs="Times New Roman"/>
          <w:b/>
          <w:i w:val="0"/>
          <w:color w:val="auto"/>
          <w:sz w:val="24"/>
          <w:szCs w:val="24"/>
        </w:rPr>
        <w:t>Figure S3</w:t>
      </w:r>
      <w:r>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Difference of Hill coefficients.</w:t>
      </w:r>
      <w:r>
        <w:rPr>
          <w:rFonts w:ascii="Times New Roman" w:hAnsi="Times New Roman" w:cs="Times New Roman"/>
          <w:i w:val="0"/>
          <w:color w:val="auto"/>
          <w:sz w:val="24"/>
          <w:szCs w:val="24"/>
        </w:rPr>
        <w:t xml:space="preserve"> </w:t>
      </w:r>
      <w:r>
        <w:rPr>
          <w:rFonts w:ascii="Times New Roman" w:hAnsi="Times New Roman" w:cs="Times New Roman"/>
          <w:color w:val="auto"/>
          <w:sz w:val="24"/>
          <w:szCs w:val="24"/>
        </w:rPr>
        <w:t xml:space="preserve"> </w:t>
      </w:r>
      <w:r>
        <w:rPr>
          <w:rFonts w:ascii="Times New Roman" w:hAnsi="Times New Roman" w:cs="Times New Roman"/>
          <w:i w:val="0"/>
          <w:color w:val="auto"/>
          <w:sz w:val="24"/>
          <w:szCs w:val="24"/>
        </w:rPr>
        <w:t>(A)</w:t>
      </w:r>
      <w:r>
        <w:rPr>
          <w:rFonts w:ascii="Times New Roman" w:hAnsi="Times New Roman" w:cs="Times New Roman"/>
          <w:color w:val="auto"/>
          <w:sz w:val="24"/>
          <w:szCs w:val="24"/>
        </w:rPr>
        <w:t xml:space="preserve"> </w:t>
      </w:r>
      <w:r>
        <w:rPr>
          <w:rFonts w:ascii="Times New Roman" w:hAnsi="Times New Roman" w:cs="Times New Roman"/>
          <w:i w:val="0"/>
          <w:color w:val="auto"/>
          <w:sz w:val="24"/>
          <w:szCs w:val="24"/>
        </w:rPr>
        <w:t>The difference between the mean of 124 Hill coefficients (124 clinical strains examined) is shown for each antimicrobial combination. High values are shown in an increasingly intense blue colour gradient and low values in red. A pairwise t-test was performed and non-significant differences (p value &gt; 0.05) marked with a black cross. (B) Hierarchical clustering of Hill coefficients. Rows represent Hill coefficients for different strains (N=124) and columns antimicrobials. The β-lactams penicillin G, ceftriaxone and cefixime are more similar to each other than to the other antimicrobials.</w:t>
      </w:r>
    </w:p>
    <w:p w14:paraId="69995FD7" w14:textId="77777777" w:rsidR="00DB0732" w:rsidRDefault="00DB0732" w:rsidP="00DB0732"/>
    <w:p w14:paraId="3BFE9FA9" w14:textId="39429FCC" w:rsidR="00DB0732" w:rsidRDefault="00DB0732" w:rsidP="00DB0732">
      <w:pPr>
        <w:jc w:val="center"/>
      </w:pPr>
      <w:r>
        <w:rPr>
          <w:noProof/>
          <w:lang w:eastAsia="en-GB"/>
        </w:rPr>
        <w:t>p</w:t>
      </w:r>
      <w:r>
        <w:rPr>
          <w:noProof/>
          <w:lang w:eastAsia="en-GB"/>
        </w:rPr>
        <w:drawing>
          <wp:inline distT="0" distB="0" distL="0" distR="0" wp14:anchorId="7F2A8AB6" wp14:editId="5F9A307A">
            <wp:extent cx="5370830" cy="2286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0830" cy="2286000"/>
                    </a:xfrm>
                    <a:prstGeom prst="rect">
                      <a:avLst/>
                    </a:prstGeom>
                    <a:noFill/>
                    <a:ln>
                      <a:noFill/>
                    </a:ln>
                  </pic:spPr>
                </pic:pic>
              </a:graphicData>
            </a:graphic>
          </wp:inline>
        </w:drawing>
      </w:r>
    </w:p>
    <w:p w14:paraId="323FE718" w14:textId="77777777" w:rsidR="00DB0732" w:rsidRDefault="00DB0732" w:rsidP="00DB0732">
      <w:pPr>
        <w:pStyle w:val="Caption"/>
        <w:spacing w:line="480" w:lineRule="auto"/>
        <w:jc w:val="both"/>
        <w:rPr>
          <w:rFonts w:ascii="Times New Roman" w:hAnsi="Times New Roman" w:cs="Times New Roman"/>
          <w:i w:val="0"/>
          <w:color w:val="auto"/>
          <w:sz w:val="24"/>
          <w:szCs w:val="24"/>
        </w:rPr>
      </w:pPr>
      <w:r>
        <w:rPr>
          <w:rFonts w:ascii="Times New Roman" w:hAnsi="Times New Roman" w:cs="Times New Roman"/>
          <w:b/>
          <w:i w:val="0"/>
          <w:color w:val="auto"/>
          <w:sz w:val="24"/>
          <w:szCs w:val="24"/>
        </w:rPr>
        <w:lastRenderedPageBreak/>
        <w:t>Figure S3</w:t>
      </w:r>
      <w:r>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Biphasic dose response curves.</w:t>
      </w:r>
      <w:r>
        <w:rPr>
          <w:rFonts w:ascii="Times New Roman" w:hAnsi="Times New Roman" w:cs="Times New Roman"/>
          <w:i w:val="0"/>
          <w:color w:val="auto"/>
          <w:sz w:val="24"/>
          <w:szCs w:val="24"/>
        </w:rPr>
        <w:t xml:space="preserve"> </w:t>
      </w:r>
      <w:r>
        <w:rPr>
          <w:rFonts w:ascii="Times New Roman" w:hAnsi="Times New Roman" w:cs="Times New Roman"/>
          <w:color w:val="auto"/>
          <w:sz w:val="24"/>
          <w:szCs w:val="24"/>
        </w:rPr>
        <w:t xml:space="preserve"> </w:t>
      </w:r>
      <w:r>
        <w:rPr>
          <w:rFonts w:ascii="Times New Roman" w:hAnsi="Times New Roman" w:cs="Times New Roman"/>
          <w:i w:val="0"/>
          <w:color w:val="auto"/>
          <w:sz w:val="24"/>
          <w:szCs w:val="24"/>
        </w:rPr>
        <w:t>The viability (%) was plotted against 24 different antimicrobial concentrations. Mean and standard error of three independent experiments are shown. (a) Ceftriaxone in Strain 11 (validation data). A biphasic model (red curve) fits the model better (bic=563) than a monophasic model (bic=794).</w:t>
      </w:r>
      <w:r>
        <w:rPr>
          <w:rFonts w:ascii="Times New Roman" w:hAnsi="Times New Roman" w:cs="Times New Roman"/>
          <w:i w:val="0"/>
          <w:color w:val="auto"/>
          <w:sz w:val="24"/>
          <w:szCs w:val="24"/>
          <w:vertAlign w:val="superscript"/>
        </w:rPr>
        <w:t>1</w:t>
      </w:r>
      <w:r>
        <w:rPr>
          <w:rFonts w:ascii="Times New Roman" w:hAnsi="Times New Roman" w:cs="Times New Roman"/>
          <w:i w:val="0"/>
          <w:color w:val="auto"/>
          <w:sz w:val="24"/>
          <w:szCs w:val="24"/>
        </w:rPr>
        <w:t xml:space="preserve"> The first </w:t>
      </w:r>
      <w:r>
        <w:rPr>
          <w:rFonts w:ascii="Times New Roman" w:hAnsi="Times New Roman" w:cs="Times New Roman"/>
          <w:color w:val="auto"/>
          <w:sz w:val="24"/>
          <w:szCs w:val="24"/>
        </w:rPr>
        <w:t>EC</w:t>
      </w:r>
      <w:r>
        <w:rPr>
          <w:rFonts w:ascii="Times New Roman" w:hAnsi="Times New Roman" w:cs="Times New Roman"/>
          <w:color w:val="auto"/>
          <w:sz w:val="24"/>
          <w:szCs w:val="24"/>
          <w:vertAlign w:val="subscript"/>
        </w:rPr>
        <w:t>50</w:t>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 xml:space="preserve">is at 0.12 mg/L and the second at 1.21 mg/L (Etest MIC=0.125 mg/L).   (b) Cefixime in Strain 11 (validation data). A biphasic model (red curve) fits the model better (bic=850) than a monophasic model (bic=8574). The first </w:t>
      </w:r>
      <w:r>
        <w:rPr>
          <w:rFonts w:ascii="Times New Roman" w:hAnsi="Times New Roman" w:cs="Times New Roman"/>
          <w:color w:val="auto"/>
          <w:sz w:val="24"/>
          <w:szCs w:val="24"/>
        </w:rPr>
        <w:t>EC</w:t>
      </w:r>
      <w:r>
        <w:rPr>
          <w:rFonts w:ascii="Times New Roman" w:hAnsi="Times New Roman" w:cs="Times New Roman"/>
          <w:color w:val="auto"/>
          <w:sz w:val="24"/>
          <w:szCs w:val="24"/>
          <w:vertAlign w:val="subscript"/>
        </w:rPr>
        <w:t>50</w:t>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 xml:space="preserve">is at 0.16 mg/L and the second at 1.39 mg/L (Etest MIC=0.25 mg/L). </w:t>
      </w:r>
    </w:p>
    <w:p w14:paraId="58914F3F" w14:textId="77777777" w:rsidR="00DB0732" w:rsidRDefault="00DB0732" w:rsidP="00DB0732">
      <w:pPr>
        <w:pStyle w:val="Caption"/>
        <w:spacing w:line="480" w:lineRule="auto"/>
        <w:jc w:val="both"/>
        <w:rPr>
          <w:rFonts w:ascii="Times New Roman" w:hAnsi="Times New Roman" w:cs="Times New Roman"/>
          <w:i w:val="0"/>
          <w:color w:val="auto"/>
          <w:sz w:val="24"/>
          <w:szCs w:val="24"/>
        </w:rPr>
      </w:pPr>
    </w:p>
    <w:p w14:paraId="599A0152" w14:textId="77777777" w:rsidR="00DB0732" w:rsidRDefault="00DB0732" w:rsidP="00DB0732">
      <w:pPr>
        <w:pStyle w:val="Caption"/>
        <w:spacing w:line="480" w:lineRule="auto"/>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References </w:t>
      </w:r>
    </w:p>
    <w:p w14:paraId="0431940A" w14:textId="77777777" w:rsidR="00DB0732" w:rsidRDefault="00DB0732" w:rsidP="00DB0732">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1.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p>
    <w:p w14:paraId="7D08F0A9" w14:textId="77777777" w:rsidR="00DB0732" w:rsidRDefault="00DB0732" w:rsidP="00DB073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B0589F7" w14:textId="77777777" w:rsidR="00DB0732" w:rsidRDefault="00DB0732" w:rsidP="00DB0732"/>
    <w:p w14:paraId="7E8AAB42" w14:textId="77777777" w:rsidR="00DB0732" w:rsidRDefault="00DB0732" w:rsidP="00DB0732">
      <w:pPr>
        <w:pStyle w:val="Caption"/>
        <w:spacing w:line="480" w:lineRule="auto"/>
        <w:jc w:val="both"/>
        <w:rPr>
          <w:i w:val="0"/>
        </w:rPr>
      </w:pPr>
    </w:p>
    <w:p w14:paraId="4BB021CE" w14:textId="77777777" w:rsidR="00DB0732" w:rsidRPr="00DB0732" w:rsidRDefault="00DB0732" w:rsidP="00DB0732"/>
    <w:p w14:paraId="270C2326" w14:textId="19938683" w:rsidR="00D60E95" w:rsidRPr="001671A1" w:rsidRDefault="00D60E95" w:rsidP="003F390D">
      <w:pPr>
        <w:rPr>
          <w:rFonts w:ascii="Times New Roman" w:hAnsi="Times New Roman" w:cs="Times New Roman"/>
          <w:sz w:val="24"/>
          <w:szCs w:val="24"/>
        </w:rPr>
      </w:pPr>
    </w:p>
    <w:sectPr w:rsidR="00D60E95" w:rsidRPr="001671A1" w:rsidSect="00DB073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A50610" w:rsidRDefault="00A50610">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A50610" w:rsidRDefault="00A50610" w:rsidP="00887567">
      <w:pPr>
        <w:pStyle w:val="CommentText"/>
      </w:pPr>
      <w:r>
        <w:rPr>
          <w:rStyle w:val="CommentReference"/>
        </w:rPr>
        <w:annotationRef/>
      </w:r>
      <w:r>
        <w:t xml:space="preserve">resorufin? </w:t>
      </w:r>
    </w:p>
  </w:comment>
  <w:comment w:id="2" w:author="sunny" w:date="2016-12-06T12:22:00Z" w:initials="s">
    <w:p w14:paraId="0BEB8043" w14:textId="5162ED38" w:rsidR="00A50610" w:rsidRDefault="00A50610"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A50610" w:rsidRDefault="00A50610">
      <w:pPr>
        <w:pStyle w:val="CommentText"/>
      </w:pPr>
    </w:p>
  </w:comment>
  <w:comment w:id="3" w:author="sunny" w:date="2016-12-19T11:07:00Z" w:initials="s">
    <w:p w14:paraId="2B57A8EC" w14:textId="3C3F7580" w:rsidR="00A50610" w:rsidRDefault="00A50610">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4" w:author="sunny" w:date="2016-12-16T12:09:00Z" w:initials="s">
    <w:p w14:paraId="5ED20967" w14:textId="509EBB9E" w:rsidR="00A50610" w:rsidRDefault="00A50610">
      <w:pPr>
        <w:pStyle w:val="CommentText"/>
      </w:pPr>
      <w:r>
        <w:rPr>
          <w:rStyle w:val="CommentReference"/>
        </w:rPr>
        <w:annotationRef/>
      </w:r>
      <w:r>
        <w:t>I changed the calculation of this and assume now that intermediary resistant strains are resistant (explained in the methods section) to be able to account for all data in a simple way.</w:t>
      </w:r>
    </w:p>
  </w:comment>
  <w:comment w:id="5" w:author="Unemo Magnus, USÖ Labmed länsklinik" w:date="2016-11-17T17:01:00Z" w:initials="UMULl">
    <w:p w14:paraId="68A4ABE2" w14:textId="273BD29D" w:rsidR="00A50610" w:rsidRDefault="00A50610"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6" w:name="OLE_LINK49"/>
      <w:bookmarkStart w:id="7"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6"/>
      <w:bookmarkEnd w:id="7"/>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 w:author="Unemo Magnus, USÖ Labmed länsklinik" w:date="2016-11-17T17:01:00Z" w:initials="UMULl">
    <w:p w14:paraId="71F5D664" w14:textId="7F2EBD86" w:rsidR="00A50610" w:rsidRDefault="00A50610">
      <w:pPr>
        <w:pStyle w:val="CommentText"/>
      </w:pPr>
      <w:r>
        <w:rPr>
          <w:rStyle w:val="CommentReference"/>
        </w:rPr>
        <w:annotationRef/>
      </w:r>
      <w:r>
        <w:t>Renumber all references last!</w:t>
      </w:r>
    </w:p>
  </w:comment>
  <w:comment w:id="9" w:author="Unemo Magnus, USÖ Labmed länsklinik" w:date="2016-11-17T17:01:00Z" w:initials="UMULl">
    <w:p w14:paraId="3B19A7E2" w14:textId="624A4BF0" w:rsidR="00A50610" w:rsidRDefault="00A50610">
      <w:pPr>
        <w:pStyle w:val="CommentText"/>
      </w:pPr>
      <w:r>
        <w:rPr>
          <w:rStyle w:val="CommentReference"/>
        </w:rPr>
        <w:annotationRef/>
      </w:r>
      <w:r>
        <w:t>resorufin?</w:t>
      </w:r>
    </w:p>
  </w:comment>
  <w:comment w:id="10" w:author="Unemo Magnus, USÖ Labmed länsklinik" w:date="2016-11-17T17:01:00Z" w:initials="UMULl">
    <w:p w14:paraId="3F580E74" w14:textId="54EDE933" w:rsidR="00A50610" w:rsidRDefault="00A50610">
      <w:pPr>
        <w:pStyle w:val="CommentText"/>
      </w:pPr>
      <w:r>
        <w:rPr>
          <w:rStyle w:val="CommentReference"/>
        </w:rPr>
        <w:annotationRef/>
      </w:r>
      <w:r>
        <w:t>GW medium including 1% TritonX-100?</w:t>
      </w:r>
    </w:p>
  </w:comment>
  <w:comment w:id="11" w:author="sunny" w:date="2016-12-06T13:17:00Z" w:initials="s">
    <w:p w14:paraId="0849C28A" w14:textId="740FFFA0" w:rsidR="00A50610" w:rsidRDefault="00A50610">
      <w:pPr>
        <w:pStyle w:val="CommentText"/>
      </w:pPr>
      <w:r>
        <w:rPr>
          <w:rStyle w:val="CommentReference"/>
        </w:rPr>
        <w:annotationRef/>
      </w:r>
      <w:r>
        <w:t>yes</w:t>
      </w:r>
    </w:p>
  </w:comment>
  <w:comment w:id="12" w:author="sunny" w:date="2016-12-08T01:53:00Z" w:initials="s">
    <w:p w14:paraId="1E402A51" w14:textId="6098DEE0" w:rsidR="00A50610" w:rsidRDefault="00A50610">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3" w:author="sunny" w:date="2016-12-18T13:49:00Z" w:initials="s">
    <w:p w14:paraId="46316196" w14:textId="2D5F8F1A" w:rsidR="00A50610" w:rsidRDefault="00A50610">
      <w:pPr>
        <w:pStyle w:val="CommentText"/>
      </w:pPr>
      <w:r>
        <w:rPr>
          <w:rStyle w:val="CommentReference"/>
        </w:rPr>
        <w:annotationRef/>
      </w:r>
      <w:r>
        <w:t>I will make this available before submission</w:t>
      </w:r>
    </w:p>
  </w:comment>
  <w:comment w:id="14" w:author="Unemo Magnus, USÖ Labmed länsklinik" w:date="2016-11-17T17:01:00Z" w:initials="UMULl">
    <w:p w14:paraId="1F0BA252" w14:textId="77777777" w:rsidR="00A50610" w:rsidRPr="007B5733" w:rsidRDefault="00A50610"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50610" w:rsidRPr="007B5733" w:rsidRDefault="00A50610"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A50610" w:rsidRDefault="00A50610"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5" w:author="Unemo Magnus, USÖ Labmed länsklinik" w:date="2016-11-17T17:01:00Z" w:initials="UMULl">
    <w:p w14:paraId="240D9892" w14:textId="38A2D4C2" w:rsidR="00A50610" w:rsidRDefault="00A50610">
      <w:pPr>
        <w:pStyle w:val="CommentText"/>
      </w:pPr>
      <w:r>
        <w:rPr>
          <w:rStyle w:val="CommentReference"/>
        </w:rPr>
        <w:annotationRef/>
      </w:r>
      <w:r>
        <w:t>I have not got Figure S1!</w:t>
      </w:r>
    </w:p>
  </w:comment>
  <w:comment w:id="17" w:author="Unemo Magnus, USÖ Labmed länsklinik" w:date="2016-11-17T17:01:00Z" w:initials="UMULl">
    <w:p w14:paraId="18E98B81" w14:textId="77777777" w:rsidR="00A50610" w:rsidRDefault="00A50610" w:rsidP="00546FA9">
      <w:pPr>
        <w:pStyle w:val="CommentText"/>
      </w:pPr>
      <w:r>
        <w:rPr>
          <w:rStyle w:val="CommentReference"/>
        </w:rPr>
        <w:annotationRef/>
      </w:r>
      <w:r>
        <w:t>I have not got Figure S2 either!</w:t>
      </w:r>
    </w:p>
    <w:p w14:paraId="5299823E" w14:textId="77777777" w:rsidR="00A50610" w:rsidRDefault="00A50610" w:rsidP="00546FA9">
      <w:pPr>
        <w:pStyle w:val="CommentText"/>
      </w:pPr>
    </w:p>
  </w:comment>
  <w:comment w:id="16" w:author="Christian Althaus" w:date="2016-11-29T10:53:00Z" w:initials="CA">
    <w:p w14:paraId="6FC632B6" w14:textId="1913EC6D" w:rsidR="00A50610" w:rsidRDefault="00A50610">
      <w:pPr>
        <w:pStyle w:val="CommentText"/>
      </w:pPr>
      <w:r>
        <w:rPr>
          <w:rStyle w:val="CommentReference"/>
        </w:rPr>
        <w:annotationRef/>
      </w:r>
      <w:r>
        <w:t>What do you want to say by reporting the CoV? Do you calculate it from the linear or log values?</w:t>
      </w:r>
    </w:p>
  </w:comment>
  <w:comment w:id="19" w:author="Unemo Magnus, USÖ Labmed länsklinik" w:date="2016-11-17T17:01:00Z" w:initials="UMULl">
    <w:p w14:paraId="52E99001" w14:textId="77777777" w:rsidR="00A50610" w:rsidRDefault="00A50610" w:rsidP="00D9087A">
      <w:pPr>
        <w:pStyle w:val="CommentText"/>
      </w:pPr>
      <w:r>
        <w:rPr>
          <w:rStyle w:val="CommentReference"/>
        </w:rPr>
        <w:annotationRef/>
      </w:r>
      <w:r>
        <w:t>Why have you excluded ciprofloxacin?</w:t>
      </w:r>
    </w:p>
  </w:comment>
  <w:comment w:id="18" w:author="Unemo Magnus, USÖ Labmed länsklinik" w:date="2016-11-17T17:01:00Z" w:initials="UMULl">
    <w:p w14:paraId="1C49CE57" w14:textId="77777777" w:rsidR="00A50610" w:rsidRDefault="00A50610" w:rsidP="000F4105">
      <w:pPr>
        <w:pStyle w:val="CommentText"/>
      </w:pPr>
      <w:r>
        <w:rPr>
          <w:rStyle w:val="CommentReference"/>
        </w:rPr>
        <w:annotationRef/>
      </w:r>
      <w:r>
        <w:t>Why have you excluded ciprofloxacin?</w:t>
      </w:r>
    </w:p>
  </w:comment>
  <w:comment w:id="20" w:author="Unemo Magnus, USÖ Labmed länsklinik" w:date="2016-11-17T17:01:00Z" w:initials="UMULl">
    <w:p w14:paraId="225B318E" w14:textId="7E98A517" w:rsidR="00A50610" w:rsidRDefault="00A50610">
      <w:pPr>
        <w:pStyle w:val="CommentText"/>
      </w:pPr>
      <w:r>
        <w:rPr>
          <w:rStyle w:val="CommentReference"/>
        </w:rPr>
        <w:annotationRef/>
      </w:r>
      <w:r>
        <w:t>But was the correlation not better for the 40 strains examined with the final assay? Is that correlation not what you should show?</w:t>
      </w:r>
    </w:p>
  </w:comment>
  <w:comment w:id="21" w:author="sunny" w:date="2016-12-08T01:50:00Z" w:initials="s">
    <w:p w14:paraId="12CCC777" w14:textId="654D50F6" w:rsidR="00A50610" w:rsidRDefault="00A50610">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22" w:author="Unemo Magnus, USÖ Labmed länsklinik" w:date="2016-11-17T17:01:00Z" w:initials="UMULl">
    <w:p w14:paraId="4FA7C3A1" w14:textId="7208DC1D" w:rsidR="00A50610" w:rsidRDefault="00A50610">
      <w:pPr>
        <w:pStyle w:val="CommentText"/>
      </w:pPr>
      <w:r>
        <w:rPr>
          <w:rStyle w:val="CommentReference"/>
        </w:rPr>
        <w:annotationRef/>
      </w:r>
      <w:r>
        <w:t>why have you excluded gentamicin here?</w:t>
      </w:r>
    </w:p>
  </w:comment>
  <w:comment w:id="23" w:author="Unemo Magnus, USÖ Labmed länsklinik" w:date="2016-11-17T17:01:00Z" w:initials="UMULl">
    <w:p w14:paraId="12DFF546" w14:textId="77777777" w:rsidR="00A50610" w:rsidRDefault="00A50610"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24" w:author="sunny" w:date="2016-12-08T02:05:00Z" w:initials="s">
    <w:p w14:paraId="34D132A8" w14:textId="77777777" w:rsidR="00A50610" w:rsidRDefault="00A50610"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25" w:author="Unemo Magnus, USÖ Labmed länsklinik" w:date="2016-11-17T17:01:00Z" w:initials="UMULl">
    <w:p w14:paraId="41F242A2" w14:textId="77777777" w:rsidR="00A50610" w:rsidRDefault="00A50610">
      <w:pPr>
        <w:pStyle w:val="CommentText"/>
      </w:pPr>
      <w:r>
        <w:rPr>
          <w:rStyle w:val="CommentReference"/>
        </w:rPr>
        <w:annotationRef/>
      </w:r>
      <w:r>
        <w:t>Was this not also the case for spectinomycin?</w:t>
      </w:r>
    </w:p>
  </w:comment>
  <w:comment w:id="26" w:author="sunny" w:date="2016-12-08T02:10:00Z" w:initials="s">
    <w:p w14:paraId="05F31C6B" w14:textId="77777777" w:rsidR="00A50610" w:rsidRDefault="00A50610">
      <w:pPr>
        <w:pStyle w:val="CommentText"/>
      </w:pPr>
      <w:r>
        <w:rPr>
          <w:rStyle w:val="CommentReference"/>
        </w:rPr>
        <w:annotationRef/>
      </w:r>
      <w:r>
        <w:t>Correct</w:t>
      </w:r>
    </w:p>
  </w:comment>
  <w:comment w:id="27" w:author="sunny" w:date="2016-12-16T12:09:00Z" w:initials="s">
    <w:p w14:paraId="72B0DB88" w14:textId="77777777" w:rsidR="00A50610" w:rsidRDefault="00A50610"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28" w:author="Unemo Magnus, USÖ Labmed länsklinik" w:date="2016-11-17T18:08:00Z" w:initials="UMULl">
    <w:p w14:paraId="0DD52933" w14:textId="459A4D43" w:rsidR="00A50610" w:rsidRDefault="00A50610">
      <w:pPr>
        <w:pStyle w:val="CommentText"/>
      </w:pPr>
      <w:r>
        <w:rPr>
          <w:rStyle w:val="CommentReference"/>
        </w:rPr>
        <w:annotationRef/>
      </w:r>
      <w:r>
        <w:t>I would like to read and comment the discussion again after everyone commented.</w:t>
      </w:r>
    </w:p>
  </w:comment>
  <w:comment w:id="29" w:author="Unemo Magnus, USÖ Labmed länsklinik" w:date="2016-11-17T17:43:00Z" w:initials="UMULl">
    <w:p w14:paraId="7F520780" w14:textId="08F6C026" w:rsidR="00A50610" w:rsidRDefault="00A50610">
      <w:pPr>
        <w:pStyle w:val="CommentText"/>
      </w:pPr>
      <w:r>
        <w:rPr>
          <w:rStyle w:val="CommentReference"/>
        </w:rPr>
        <w:annotationRef/>
      </w:r>
      <w:r>
        <w:t>Consider to include the number of hours!</w:t>
      </w:r>
    </w:p>
  </w:comment>
  <w:comment w:id="30" w:author="Unemo Magnus, USÖ Labmed länsklinik" w:date="2016-11-17T17:01:00Z" w:initials="UMULl">
    <w:p w14:paraId="1B6A2778" w14:textId="546BCAC1" w:rsidR="00A50610" w:rsidRDefault="00A50610">
      <w:pPr>
        <w:pStyle w:val="CommentText"/>
      </w:pPr>
      <w:r>
        <w:rPr>
          <w:rStyle w:val="CommentReference"/>
        </w:rPr>
        <w:annotationRef/>
      </w:r>
      <w:r>
        <w:t>A. Have this a total Square and not a rectangle. B. write EC50 with 50 as subscript on x-axis. C. Write Penicillin G</w:t>
      </w:r>
    </w:p>
  </w:comment>
  <w:comment w:id="31" w:author="sunny" w:date="2016-12-19T17:24:00Z" w:initials="s">
    <w:p w14:paraId="18A44DC0" w14:textId="6CE16F3F" w:rsidR="00554566" w:rsidRDefault="00554566">
      <w:pPr>
        <w:pStyle w:val="CommentText"/>
      </w:pPr>
      <w:r>
        <w:rPr>
          <w:rStyle w:val="CommentReference"/>
        </w:rPr>
        <w:annotationRef/>
      </w:r>
      <w:r>
        <w:t>I really, really like the figure like that, squares look totally awful</w:t>
      </w:r>
      <w:r w:rsidR="00FD4A87">
        <w:t xml:space="preserve"> in figure b</w:t>
      </w:r>
    </w:p>
  </w:comment>
  <w:comment w:id="32" w:author="Christian Althaus" w:date="2016-11-28T21:50:00Z" w:initials="CA">
    <w:p w14:paraId="373134DB" w14:textId="77E11F88" w:rsidR="00A50610" w:rsidRDefault="00A50610">
      <w:pPr>
        <w:pStyle w:val="CommentText"/>
      </w:pPr>
      <w:r>
        <w:rPr>
          <w:rStyle w:val="CommentReference"/>
        </w:rPr>
        <w:annotationRef/>
      </w:r>
      <w:r>
        <w:t>Note that the values on the axes are not transformed, you just use a logarithmic scale.</w:t>
      </w:r>
    </w:p>
  </w:comment>
  <w:comment w:id="33" w:author="sunny" w:date="2016-12-19T12:30:00Z" w:initials="s">
    <w:p w14:paraId="326B1739" w14:textId="0A821331" w:rsidR="00A50610" w:rsidRDefault="00A50610">
      <w:pPr>
        <w:pStyle w:val="CommentText"/>
      </w:pPr>
      <w:r>
        <w:rPr>
          <w:rStyle w:val="CommentReference"/>
        </w:rPr>
        <w:annotationRef/>
      </w:r>
      <w:r>
        <w:t>?? The values are log transformed in the regression and always have been log transformed. I don’t understand.</w:t>
      </w:r>
    </w:p>
  </w:comment>
  <w:comment w:id="34" w:author="Unemo Magnus, USÖ Labmed länsklinik" w:date="2016-11-17T17:35:00Z" w:initials="UMULl">
    <w:p w14:paraId="10CEF865" w14:textId="77777777" w:rsidR="00A50610" w:rsidRDefault="00A50610"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5" w:author="sunny" w:date="2016-12-19T13:00:00Z" w:initials="s">
    <w:p w14:paraId="6ECA286B" w14:textId="715BEFDC" w:rsidR="00A50610" w:rsidRDefault="00A50610">
      <w:pPr>
        <w:pStyle w:val="CommentText"/>
      </w:pPr>
      <w:r>
        <w:rPr>
          <w:rStyle w:val="CommentReference"/>
        </w:rPr>
        <w:annotationRef/>
      </w:r>
      <w:r>
        <w:t>It looks better but I would have a very bad feeling to “hide” misclassifications that come from the training dataset. At least we have statisticall meaningful numbers like that and the overall picture that ceftriaxone and cefixime are a problem will not change no matter how we show it.</w:t>
      </w:r>
    </w:p>
  </w:comment>
  <w:comment w:id="36" w:author="Unemo Magnus, USÖ Labmed länsklinik" w:date="2016-11-17T17:39:00Z" w:initials="UMULl">
    <w:p w14:paraId="2925FAC5" w14:textId="77777777" w:rsidR="00A50610" w:rsidRDefault="00A50610" w:rsidP="006C3DA7">
      <w:pPr>
        <w:pStyle w:val="CommentText"/>
      </w:pPr>
      <w:r>
        <w:rPr>
          <w:rStyle w:val="CommentReference"/>
        </w:rPr>
        <w:annotationRef/>
      </w:r>
      <w:r>
        <w:t>Would it be possible to distinguish these in the Figure, i.e. which will show that the very major errors are relatively few.</w:t>
      </w:r>
    </w:p>
    <w:p w14:paraId="6F1BFC7A" w14:textId="77777777" w:rsidR="00A50610" w:rsidRDefault="00A50610" w:rsidP="006C3DA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52E99001"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72B0DB88" w15:done="0"/>
  <w15:commentEx w15:paraId="0DD52933" w15:done="0"/>
  <w15:commentEx w15:paraId="7F520780" w15:done="0"/>
  <w15:commentEx w15:paraId="1B6A2778" w15:done="0"/>
  <w15:commentEx w15:paraId="18A44DC0" w15:paraIdParent="1B6A2778" w15:done="0"/>
  <w15:commentEx w15:paraId="373134DB" w15:done="0"/>
  <w15:commentEx w15:paraId="326B1739" w15:paraIdParent="373134DB" w15:done="0"/>
  <w15:commentEx w15:paraId="10CEF865" w15:done="0"/>
  <w15:commentEx w15:paraId="6ECA286B" w15:paraIdParent="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E073AE" w14:textId="77777777" w:rsidR="00703068" w:rsidRDefault="00703068" w:rsidP="00CF329C">
      <w:pPr>
        <w:spacing w:after="0" w:line="240" w:lineRule="auto"/>
      </w:pPr>
      <w:r>
        <w:separator/>
      </w:r>
    </w:p>
  </w:endnote>
  <w:endnote w:type="continuationSeparator" w:id="0">
    <w:p w14:paraId="78F169DF" w14:textId="77777777" w:rsidR="00703068" w:rsidRDefault="00703068"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A50610" w:rsidRDefault="00A50610">
        <w:pPr>
          <w:pStyle w:val="Footer"/>
          <w:jc w:val="center"/>
        </w:pPr>
        <w:r>
          <w:fldChar w:fldCharType="begin"/>
        </w:r>
        <w:r>
          <w:instrText>PAGE   \* MERGEFORMAT</w:instrText>
        </w:r>
        <w:r>
          <w:fldChar w:fldCharType="separate"/>
        </w:r>
        <w:r w:rsidR="00DB0732" w:rsidRPr="00DB0732">
          <w:rPr>
            <w:noProof/>
            <w:lang w:val="sv-SE"/>
          </w:rPr>
          <w:t>11</w:t>
        </w:r>
        <w:r>
          <w:fldChar w:fldCharType="end"/>
        </w:r>
      </w:p>
    </w:sdtContent>
  </w:sdt>
  <w:p w14:paraId="1C82B9D0" w14:textId="77777777" w:rsidR="00A50610" w:rsidRDefault="00A50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BB217" w14:textId="77777777" w:rsidR="00703068" w:rsidRDefault="00703068" w:rsidP="00CF329C">
      <w:pPr>
        <w:spacing w:after="0" w:line="240" w:lineRule="auto"/>
      </w:pPr>
      <w:r>
        <w:separator/>
      </w:r>
    </w:p>
  </w:footnote>
  <w:footnote w:type="continuationSeparator" w:id="0">
    <w:p w14:paraId="6B429B19" w14:textId="77777777" w:rsidR="00703068" w:rsidRDefault="00703068"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30684"/>
    <w:rsid w:val="00035D56"/>
    <w:rsid w:val="00040E63"/>
    <w:rsid w:val="00042B1B"/>
    <w:rsid w:val="00042C1C"/>
    <w:rsid w:val="00046D65"/>
    <w:rsid w:val="00047654"/>
    <w:rsid w:val="00050298"/>
    <w:rsid w:val="0005220D"/>
    <w:rsid w:val="00053A05"/>
    <w:rsid w:val="00054277"/>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959E8"/>
    <w:rsid w:val="00296EF9"/>
    <w:rsid w:val="002A3CD9"/>
    <w:rsid w:val="002A45A8"/>
    <w:rsid w:val="002A5992"/>
    <w:rsid w:val="002B45F7"/>
    <w:rsid w:val="002B4A68"/>
    <w:rsid w:val="002C0096"/>
    <w:rsid w:val="002C0C29"/>
    <w:rsid w:val="002C2B85"/>
    <w:rsid w:val="002C3FC5"/>
    <w:rsid w:val="002E07DB"/>
    <w:rsid w:val="002E09BD"/>
    <w:rsid w:val="002E2ADE"/>
    <w:rsid w:val="002E3277"/>
    <w:rsid w:val="002E6491"/>
    <w:rsid w:val="002F02C3"/>
    <w:rsid w:val="002F12C0"/>
    <w:rsid w:val="00302180"/>
    <w:rsid w:val="003040A7"/>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1E11"/>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4566"/>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306"/>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B5444"/>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3068"/>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078D"/>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55D6B"/>
    <w:rsid w:val="008570CF"/>
    <w:rsid w:val="00862E40"/>
    <w:rsid w:val="0086685F"/>
    <w:rsid w:val="008716B0"/>
    <w:rsid w:val="00871D92"/>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9782C"/>
    <w:rsid w:val="00AA2384"/>
    <w:rsid w:val="00AA4816"/>
    <w:rsid w:val="00AA5220"/>
    <w:rsid w:val="00AA77CE"/>
    <w:rsid w:val="00AB48B8"/>
    <w:rsid w:val="00AB7E40"/>
    <w:rsid w:val="00AB7EEC"/>
    <w:rsid w:val="00AC363A"/>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45BF"/>
    <w:rsid w:val="00B27563"/>
    <w:rsid w:val="00B276E4"/>
    <w:rsid w:val="00B30377"/>
    <w:rsid w:val="00B321B3"/>
    <w:rsid w:val="00B42FFB"/>
    <w:rsid w:val="00B44442"/>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0AB9"/>
    <w:rsid w:val="00C93A0C"/>
    <w:rsid w:val="00C96726"/>
    <w:rsid w:val="00C96919"/>
    <w:rsid w:val="00CA2CCA"/>
    <w:rsid w:val="00CA491E"/>
    <w:rsid w:val="00CA7B8C"/>
    <w:rsid w:val="00CA7C82"/>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41E4"/>
    <w:rsid w:val="00D644BC"/>
    <w:rsid w:val="00D6568A"/>
    <w:rsid w:val="00D660EC"/>
    <w:rsid w:val="00D73E89"/>
    <w:rsid w:val="00D80527"/>
    <w:rsid w:val="00D9087A"/>
    <w:rsid w:val="00D90EAA"/>
    <w:rsid w:val="00D919FE"/>
    <w:rsid w:val="00D9437B"/>
    <w:rsid w:val="00D9654B"/>
    <w:rsid w:val="00DA1D57"/>
    <w:rsid w:val="00DA390C"/>
    <w:rsid w:val="00DA4BF7"/>
    <w:rsid w:val="00DA5979"/>
    <w:rsid w:val="00DB0732"/>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39B6"/>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4A87"/>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192259858">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agnus.unemo@regionorebrolan.se"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AA096-B408-40EA-A742-37D2B7DB2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4983</Words>
  <Characters>142406</Characters>
  <Application>Microsoft Office Word</Application>
  <DocSecurity>0</DocSecurity>
  <Lines>1186</Lines>
  <Paragraphs>33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67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cp:lastPrinted>2016-12-17T22:33:00Z</cp:lastPrinted>
  <dcterms:created xsi:type="dcterms:W3CDTF">2016-12-19T16:41:00Z</dcterms:created>
  <dcterms:modified xsi:type="dcterms:W3CDTF">2016-12-1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